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13F535" w14:textId="77777777" w:rsidR="00BA6D1E" w:rsidRDefault="00BA6D1E" w:rsidP="00654B5F">
      <w:pPr>
        <w:spacing w:after="0" w:line="240" w:lineRule="auto"/>
        <w:rPr>
          <w:rFonts w:ascii="Times New Roman" w:hAnsi="Times New Roman" w:cs="Times New Roman"/>
          <w:b/>
          <w:bCs/>
          <w:color w:val="000000" w:themeColor="text1"/>
          <w:szCs w:val="24"/>
        </w:rPr>
      </w:pPr>
    </w:p>
    <w:p w14:paraId="748533ED" w14:textId="77777777" w:rsidR="00BA6D1E" w:rsidRDefault="00BA6D1E" w:rsidP="002F0A0E">
      <w:pPr>
        <w:spacing w:after="0" w:line="240" w:lineRule="auto"/>
        <w:jc w:val="center"/>
        <w:rPr>
          <w:rFonts w:ascii="Times New Roman" w:hAnsi="Times New Roman" w:cs="Times New Roman"/>
          <w:b/>
          <w:bCs/>
          <w:color w:val="000000" w:themeColor="text1"/>
          <w:szCs w:val="24"/>
        </w:rPr>
      </w:pPr>
    </w:p>
    <w:p w14:paraId="32B5ECB2" w14:textId="10991452" w:rsidR="00BA6D1E" w:rsidRPr="00654B5F" w:rsidRDefault="00BA6D1E" w:rsidP="00654B5F">
      <w:pPr>
        <w:spacing w:after="0" w:line="240" w:lineRule="auto"/>
        <w:jc w:val="center"/>
        <w:rPr>
          <w:rFonts w:ascii="Times New Roman" w:hAnsi="Times New Roman" w:cs="Times New Roman"/>
          <w:b/>
          <w:bCs/>
          <w:color w:val="000000" w:themeColor="text1"/>
          <w:szCs w:val="24"/>
        </w:rPr>
      </w:pPr>
      <w:r w:rsidRPr="00BA6D1E">
        <w:rPr>
          <w:rFonts w:ascii="Times New Roman" w:hAnsi="Times New Roman" w:cs="Times New Roman"/>
          <w:b/>
          <w:bCs/>
          <w:color w:val="000000" w:themeColor="text1"/>
          <w:szCs w:val="24"/>
        </w:rPr>
        <w:t>AI Certificate- Capstone Project</w:t>
      </w:r>
    </w:p>
    <w:p w14:paraId="07C8DF30" w14:textId="77777777" w:rsidR="00BA6D1E" w:rsidRDefault="00BA6D1E" w:rsidP="00654B5F">
      <w:pPr>
        <w:spacing w:after="0" w:line="240" w:lineRule="auto"/>
        <w:rPr>
          <w:rFonts w:ascii="Times New Roman" w:hAnsi="Times New Roman" w:cs="Times New Roman"/>
          <w:b/>
          <w:color w:val="000000" w:themeColor="text1"/>
          <w:szCs w:val="24"/>
          <w:u w:val="single"/>
        </w:rPr>
      </w:pPr>
    </w:p>
    <w:p w14:paraId="6B29A912" w14:textId="520DEC87" w:rsidR="005B5CF8" w:rsidRDefault="005B5CF8" w:rsidP="00C04FDF">
      <w:pPr>
        <w:spacing w:after="0" w:line="240" w:lineRule="auto"/>
        <w:jc w:val="center"/>
        <w:rPr>
          <w:rFonts w:ascii="Times New Roman" w:hAnsi="Times New Roman" w:cs="Times New Roman"/>
          <w:b/>
          <w:color w:val="000000" w:themeColor="text1"/>
          <w:szCs w:val="24"/>
          <w:u w:val="single"/>
        </w:rPr>
      </w:pPr>
      <w:r w:rsidRPr="00BA6D1E">
        <w:rPr>
          <w:rFonts w:ascii="Times New Roman" w:hAnsi="Times New Roman" w:cs="Times New Roman"/>
          <w:b/>
          <w:color w:val="000000" w:themeColor="text1"/>
          <w:szCs w:val="24"/>
          <w:u w:val="single"/>
        </w:rPr>
        <w:t xml:space="preserve">Project </w:t>
      </w:r>
      <w:r w:rsidR="009C3BBF">
        <w:rPr>
          <w:rFonts w:ascii="Times New Roman" w:hAnsi="Times New Roman" w:cs="Times New Roman"/>
          <w:b/>
          <w:color w:val="000000" w:themeColor="text1"/>
          <w:szCs w:val="24"/>
          <w:u w:val="single"/>
        </w:rPr>
        <w:t>Report</w:t>
      </w:r>
    </w:p>
    <w:p w14:paraId="2D45CB87" w14:textId="77777777" w:rsidR="00BA6D1E" w:rsidRDefault="00BA6D1E" w:rsidP="00654B5F">
      <w:pPr>
        <w:spacing w:after="0" w:line="240" w:lineRule="auto"/>
        <w:rPr>
          <w:rFonts w:ascii="Times New Roman" w:hAnsi="Times New Roman" w:cs="Times New Roman"/>
          <w:b/>
          <w:color w:val="000000" w:themeColor="text1"/>
          <w:szCs w:val="24"/>
          <w:u w:val="single"/>
        </w:rPr>
      </w:pPr>
    </w:p>
    <w:p w14:paraId="42F45E07" w14:textId="77777777" w:rsidR="00654B5F" w:rsidRDefault="00654B5F" w:rsidP="00654B5F">
      <w:pPr>
        <w:spacing w:after="0" w:line="240" w:lineRule="auto"/>
        <w:rPr>
          <w:rFonts w:ascii="Times New Roman" w:hAnsi="Times New Roman" w:cs="Times New Roman"/>
          <w:b/>
          <w:color w:val="000000" w:themeColor="text1"/>
          <w:szCs w:val="24"/>
          <w:u w:val="single"/>
        </w:rPr>
      </w:pPr>
    </w:p>
    <w:p w14:paraId="1DB23037" w14:textId="77777777" w:rsidR="00654B5F" w:rsidRDefault="00654B5F" w:rsidP="00654B5F">
      <w:pPr>
        <w:spacing w:after="0" w:line="240" w:lineRule="auto"/>
        <w:rPr>
          <w:rFonts w:ascii="Times New Roman" w:hAnsi="Times New Roman" w:cs="Times New Roman"/>
          <w:b/>
          <w:color w:val="000000" w:themeColor="text1"/>
          <w:szCs w:val="24"/>
          <w:u w:val="single"/>
        </w:rPr>
      </w:pPr>
    </w:p>
    <w:p w14:paraId="327AE2E5" w14:textId="5B5D45AB" w:rsidR="00BA6D1E" w:rsidRPr="00654B5F" w:rsidRDefault="00BA6D1E" w:rsidP="00654B5F">
      <w:pPr>
        <w:spacing w:after="0" w:line="360" w:lineRule="auto"/>
        <w:jc w:val="center"/>
        <w:rPr>
          <w:rFonts w:ascii="Times New Roman" w:hAnsi="Times New Roman" w:cs="Times New Roman"/>
          <w:color w:val="000000" w:themeColor="text1"/>
          <w:sz w:val="28"/>
          <w:szCs w:val="28"/>
        </w:rPr>
      </w:pPr>
      <w:r w:rsidRPr="00BA6D1E">
        <w:rPr>
          <w:rFonts w:ascii="Times New Roman" w:hAnsi="Times New Roman" w:cs="Times New Roman"/>
          <w:b/>
          <w:bCs/>
          <w:color w:val="000000" w:themeColor="text1"/>
          <w:sz w:val="32"/>
          <w:szCs w:val="32"/>
        </w:rPr>
        <w:t>Detecting Depression in Arabic Tweets</w:t>
      </w:r>
    </w:p>
    <w:p w14:paraId="70CEE4C8" w14:textId="77777777" w:rsidR="00BA6D1E" w:rsidRDefault="00BA6D1E" w:rsidP="00C04FDF">
      <w:pPr>
        <w:spacing w:after="0" w:line="240" w:lineRule="auto"/>
        <w:jc w:val="center"/>
        <w:rPr>
          <w:rFonts w:ascii="Times New Roman" w:hAnsi="Times New Roman" w:cs="Times New Roman"/>
          <w:b/>
          <w:color w:val="000000" w:themeColor="text1"/>
          <w:szCs w:val="24"/>
          <w:u w:val="single"/>
        </w:rPr>
      </w:pPr>
    </w:p>
    <w:p w14:paraId="32BAF8DD" w14:textId="77777777" w:rsidR="00BA6D1E" w:rsidRDefault="00BA6D1E" w:rsidP="00BA6D1E">
      <w:pPr>
        <w:spacing w:after="0" w:line="240" w:lineRule="auto"/>
        <w:jc w:val="left"/>
        <w:rPr>
          <w:rFonts w:ascii="Times New Roman" w:hAnsi="Times New Roman" w:cs="Times New Roman"/>
          <w:b/>
          <w:color w:val="000000" w:themeColor="text1"/>
          <w:szCs w:val="24"/>
          <w:u w:val="single"/>
        </w:rPr>
      </w:pPr>
    </w:p>
    <w:p w14:paraId="42C17ABF" w14:textId="77777777" w:rsidR="00BA6D1E" w:rsidRPr="00BA6D1E" w:rsidRDefault="00BA6D1E" w:rsidP="00C04FDF">
      <w:pPr>
        <w:spacing w:after="0" w:line="240" w:lineRule="auto"/>
        <w:jc w:val="center"/>
        <w:rPr>
          <w:rFonts w:ascii="Times New Roman" w:hAnsi="Times New Roman" w:cs="Times New Roman"/>
          <w:b/>
          <w:color w:val="000000" w:themeColor="text1"/>
          <w:szCs w:val="24"/>
          <w:u w:val="single"/>
        </w:rPr>
      </w:pPr>
    </w:p>
    <w:p w14:paraId="38481558" w14:textId="77777777" w:rsidR="00CB0D6F" w:rsidRPr="00BA6D1E" w:rsidRDefault="00CB0D6F" w:rsidP="007D7876">
      <w:pPr>
        <w:spacing w:after="0" w:line="240" w:lineRule="auto"/>
        <w:jc w:val="center"/>
        <w:rPr>
          <w:rFonts w:ascii="Times New Roman" w:hAnsi="Times New Roman" w:cs="Times New Roman"/>
          <w:b/>
          <w:color w:val="000000" w:themeColor="text1"/>
          <w:szCs w:val="24"/>
          <w:u w:val="single"/>
        </w:rPr>
      </w:pPr>
    </w:p>
    <w:p w14:paraId="15E3D081" w14:textId="7B37CD35" w:rsidR="00BA6D1E" w:rsidRDefault="00BA6D1E" w:rsidP="009C3BBF">
      <w:pPr>
        <w:pStyle w:val="ListParagraph"/>
        <w:spacing w:after="0" w:line="360" w:lineRule="auto"/>
        <w:ind w:left="3600" w:firstLine="720"/>
        <w:rPr>
          <w:rFonts w:ascii="Times New Roman" w:hAnsi="Times New Roman" w:cs="Times New Roman"/>
          <w:color w:val="000000" w:themeColor="text1"/>
          <w:szCs w:val="24"/>
        </w:rPr>
      </w:pPr>
      <w:r w:rsidRPr="00BA6D1E">
        <w:rPr>
          <w:rFonts w:ascii="Times New Roman" w:hAnsi="Times New Roman" w:cs="Times New Roman"/>
          <w:color w:val="000000" w:themeColor="text1"/>
          <w:szCs w:val="24"/>
        </w:rPr>
        <w:t xml:space="preserve">Ahmad </w:t>
      </w:r>
      <w:proofErr w:type="spellStart"/>
      <w:r w:rsidRPr="00BA6D1E">
        <w:rPr>
          <w:rFonts w:ascii="Times New Roman" w:hAnsi="Times New Roman" w:cs="Times New Roman"/>
          <w:color w:val="000000" w:themeColor="text1"/>
          <w:szCs w:val="24"/>
        </w:rPr>
        <w:t>Hama</w:t>
      </w:r>
      <w:r>
        <w:rPr>
          <w:rFonts w:ascii="Times New Roman" w:hAnsi="Times New Roman" w:cs="Times New Roman"/>
          <w:color w:val="000000" w:themeColor="text1"/>
          <w:szCs w:val="24"/>
        </w:rPr>
        <w:t>d</w:t>
      </w:r>
      <w:proofErr w:type="spellEnd"/>
      <w:r>
        <w:rPr>
          <w:rFonts w:ascii="Times New Roman" w:hAnsi="Times New Roman" w:cs="Times New Roman"/>
          <w:color w:val="000000" w:themeColor="text1"/>
          <w:szCs w:val="24"/>
        </w:rPr>
        <w:t xml:space="preserve"> </w:t>
      </w:r>
    </w:p>
    <w:p w14:paraId="057225D8" w14:textId="77777777" w:rsidR="005F7C2C" w:rsidRPr="009C3BBF" w:rsidRDefault="005F7C2C" w:rsidP="009C3BBF">
      <w:pPr>
        <w:spacing w:after="0" w:line="360" w:lineRule="auto"/>
        <w:rPr>
          <w:rFonts w:ascii="Times New Roman" w:hAnsi="Times New Roman" w:cs="Times New Roman"/>
          <w:color w:val="000000" w:themeColor="text1"/>
          <w:szCs w:val="24"/>
        </w:rPr>
      </w:pPr>
      <w:bookmarkStart w:id="0" w:name="_GoBack"/>
      <w:bookmarkEnd w:id="0"/>
    </w:p>
    <w:p w14:paraId="4F996B85" w14:textId="2867E816" w:rsidR="005F7C2C" w:rsidRPr="00BA6D1E" w:rsidRDefault="002F46FA" w:rsidP="00BA6D1E">
      <w:pPr>
        <w:pStyle w:val="ListParagraph"/>
        <w:spacing w:after="0" w:line="360" w:lineRule="auto"/>
        <w:jc w:val="center"/>
        <w:rPr>
          <w:rFonts w:ascii="Times New Roman" w:hAnsi="Times New Roman" w:cs="Times New Roman"/>
          <w:color w:val="000000" w:themeColor="text1"/>
          <w:szCs w:val="24"/>
        </w:rPr>
      </w:pPr>
      <w:r>
        <w:rPr>
          <w:rFonts w:ascii="Times New Roman" w:hAnsi="Times New Roman" w:cs="Times New Roman"/>
          <w:color w:val="000000" w:themeColor="text1"/>
          <w:szCs w:val="24"/>
        </w:rPr>
        <w:t>May</w:t>
      </w:r>
      <w:r w:rsidR="0091348E">
        <w:rPr>
          <w:rFonts w:ascii="Times New Roman" w:hAnsi="Times New Roman" w:cs="Times New Roman"/>
          <w:color w:val="000000" w:themeColor="text1"/>
          <w:szCs w:val="24"/>
        </w:rPr>
        <w:t xml:space="preserve"> </w:t>
      </w:r>
      <w:r w:rsidR="005F7C2C">
        <w:rPr>
          <w:rFonts w:ascii="Times New Roman" w:hAnsi="Times New Roman" w:cs="Times New Roman"/>
          <w:color w:val="000000" w:themeColor="text1"/>
          <w:szCs w:val="24"/>
        </w:rPr>
        <w:t>2023</w:t>
      </w:r>
    </w:p>
    <w:p w14:paraId="5F47BBB9" w14:textId="14F293C9" w:rsidR="00CC6FA5" w:rsidRPr="00BA6D1E" w:rsidRDefault="00CC6FA5" w:rsidP="00CC6FA5">
      <w:pPr>
        <w:spacing w:after="0" w:line="360" w:lineRule="auto"/>
        <w:rPr>
          <w:rFonts w:ascii="Times New Roman" w:hAnsi="Times New Roman" w:cs="Times New Roman"/>
          <w:color w:val="000000" w:themeColor="text1"/>
          <w:szCs w:val="24"/>
        </w:rPr>
      </w:pPr>
    </w:p>
    <w:p w14:paraId="7AC041C3" w14:textId="2D46E3A7" w:rsidR="005F7C2C" w:rsidRPr="00BA6D1E" w:rsidRDefault="00CC6FA5" w:rsidP="005F7C2C">
      <w:pPr>
        <w:rPr>
          <w:rFonts w:ascii="Times New Roman" w:hAnsi="Times New Roman" w:cs="Times New Roman"/>
          <w:color w:val="000000" w:themeColor="text1"/>
          <w:szCs w:val="24"/>
        </w:rPr>
      </w:pPr>
      <w:r w:rsidRPr="00BA6D1E">
        <w:rPr>
          <w:rFonts w:ascii="Times New Roman" w:hAnsi="Times New Roman" w:cs="Times New Roman"/>
          <w:color w:val="000000" w:themeColor="text1"/>
          <w:szCs w:val="24"/>
        </w:rPr>
        <w:br w:type="page"/>
      </w:r>
    </w:p>
    <w:p w14:paraId="667A9D6C" w14:textId="0AAD4F7A" w:rsidR="00AF38DB" w:rsidRDefault="00215942" w:rsidP="00900B8E">
      <w:pPr>
        <w:pStyle w:val="Heading1"/>
        <w:spacing w:after="240" w:line="360" w:lineRule="auto"/>
        <w:rPr>
          <w:rStyle w:val="Heading1Char"/>
          <w:rFonts w:ascii="Times New Roman" w:eastAsia="Calibri" w:hAnsi="Times New Roman"/>
          <w:b/>
          <w:bCs/>
          <w:color w:val="000000" w:themeColor="text1"/>
          <w:sz w:val="24"/>
          <w:szCs w:val="24"/>
        </w:rPr>
      </w:pPr>
      <w:bookmarkStart w:id="1" w:name="_Toc64981053"/>
      <w:r w:rsidRPr="00BA6D1E">
        <w:rPr>
          <w:rStyle w:val="Heading1Char"/>
          <w:rFonts w:ascii="Times New Roman" w:eastAsia="Calibri" w:hAnsi="Times New Roman"/>
          <w:b/>
          <w:bCs/>
          <w:color w:val="000000" w:themeColor="text1"/>
          <w:sz w:val="24"/>
          <w:szCs w:val="24"/>
        </w:rPr>
        <w:lastRenderedPageBreak/>
        <w:t>Introduction</w:t>
      </w:r>
      <w:bookmarkEnd w:id="1"/>
    </w:p>
    <w:p w14:paraId="1A377988" w14:textId="71A65964" w:rsidR="0098250C" w:rsidRPr="0098250C" w:rsidRDefault="0098250C" w:rsidP="00940976">
      <w:pPr>
        <w:spacing w:line="240" w:lineRule="auto"/>
        <w:rPr>
          <w:rFonts w:cstheme="majorBidi"/>
          <w:szCs w:val="24"/>
        </w:rPr>
      </w:pPr>
      <w:r w:rsidRPr="0098250C">
        <w:rPr>
          <w:rFonts w:cstheme="majorBidi"/>
          <w:szCs w:val="24"/>
        </w:rPr>
        <w:t>A mental disorder is characterized by a clinically significant disturbance in an individual’s cognition, emotional regulation, or behavior [1]. One of the most common mental disorders is depression.</w:t>
      </w:r>
      <w:r w:rsidR="006F00F0">
        <w:rPr>
          <w:rFonts w:cstheme="majorBidi"/>
          <w:szCs w:val="24"/>
        </w:rPr>
        <w:t xml:space="preserve"> </w:t>
      </w:r>
      <w:r w:rsidRPr="0098250C">
        <w:rPr>
          <w:rFonts w:cstheme="majorBidi"/>
          <w:szCs w:val="24"/>
        </w:rPr>
        <w:t xml:space="preserve">Depression is characterized by </w:t>
      </w:r>
      <w:r w:rsidR="006F00F0">
        <w:rPr>
          <w:rFonts w:cstheme="majorBidi"/>
          <w:szCs w:val="24"/>
        </w:rPr>
        <w:t>prolonged and inescapable low mood, often accompanied by a loss of interest in previously enjoyable things</w:t>
      </w:r>
      <w:r w:rsidRPr="0098250C">
        <w:rPr>
          <w:rFonts w:cstheme="majorBidi"/>
          <w:szCs w:val="24"/>
        </w:rPr>
        <w:t>. Depression in the Arab world is on the rise, with approximately three in 10 people across the region saying they suffer from depression [2].</w:t>
      </w:r>
    </w:p>
    <w:p w14:paraId="5D3E0323" w14:textId="5B8BB301" w:rsidR="0098250C" w:rsidRPr="0098250C" w:rsidRDefault="0098250C" w:rsidP="00940976">
      <w:pPr>
        <w:spacing w:line="240" w:lineRule="auto"/>
        <w:rPr>
          <w:rFonts w:cstheme="majorBidi"/>
          <w:szCs w:val="24"/>
        </w:rPr>
      </w:pPr>
      <w:r w:rsidRPr="0098250C">
        <w:rPr>
          <w:rFonts w:cstheme="majorBidi"/>
          <w:szCs w:val="24"/>
        </w:rPr>
        <w:t xml:space="preserve">Due to many reasons, the Arabic region faces </w:t>
      </w:r>
      <w:r w:rsidR="006F00F0">
        <w:rPr>
          <w:rFonts w:cstheme="majorBidi"/>
          <w:szCs w:val="24"/>
        </w:rPr>
        <w:t>many external triggers, which could intensify mental health disorders such as widely experienced trauma due to</w:t>
      </w:r>
      <w:r w:rsidRPr="0098250C">
        <w:rPr>
          <w:rFonts w:cstheme="majorBidi"/>
          <w:szCs w:val="24"/>
        </w:rPr>
        <w:t xml:space="preserve"> war, violent regimes, and displacement. In addition, there are other reasons behind increasing depression in </w:t>
      </w:r>
      <w:r>
        <w:rPr>
          <w:rFonts w:cstheme="majorBidi"/>
          <w:szCs w:val="24"/>
        </w:rPr>
        <w:t xml:space="preserve">the </w:t>
      </w:r>
      <w:r w:rsidRPr="0098250C">
        <w:rPr>
          <w:rFonts w:cstheme="majorBidi"/>
          <w:szCs w:val="24"/>
        </w:rPr>
        <w:t>Arabic region such as Lack of mental health awareness and psychological help, Increase usage of social media applications and less social interaction</w:t>
      </w:r>
      <w:r>
        <w:rPr>
          <w:rFonts w:cstheme="majorBidi"/>
          <w:szCs w:val="24"/>
        </w:rPr>
        <w:t>,</w:t>
      </w:r>
      <w:r w:rsidRPr="0098250C">
        <w:rPr>
          <w:rFonts w:cstheme="majorBidi"/>
          <w:szCs w:val="24"/>
        </w:rPr>
        <w:t xml:space="preserve"> and Lack of physical activity [3].</w:t>
      </w:r>
    </w:p>
    <w:p w14:paraId="2E32EAF9" w14:textId="4EC10B9C" w:rsidR="0098250C" w:rsidRPr="0098250C" w:rsidRDefault="0098250C" w:rsidP="00940976">
      <w:pPr>
        <w:spacing w:line="240" w:lineRule="auto"/>
        <w:rPr>
          <w:rFonts w:cstheme="majorBidi"/>
          <w:szCs w:val="24"/>
        </w:rPr>
      </w:pPr>
      <w:r>
        <w:rPr>
          <w:rFonts w:cstheme="majorBidi"/>
          <w:szCs w:val="24"/>
        </w:rPr>
        <w:t>Nowadays, social media platforms are becoming where a person can express their feelings and opinions and show</w:t>
      </w:r>
      <w:r w:rsidRPr="0098250C">
        <w:rPr>
          <w:rFonts w:cstheme="majorBidi"/>
          <w:szCs w:val="24"/>
        </w:rPr>
        <w:t xml:space="preserve"> reactions using texts, videos</w:t>
      </w:r>
      <w:r>
        <w:rPr>
          <w:rFonts w:cstheme="majorBidi"/>
          <w:szCs w:val="24"/>
        </w:rPr>
        <w:t>,</w:t>
      </w:r>
      <w:r w:rsidRPr="0098250C">
        <w:rPr>
          <w:rFonts w:cstheme="majorBidi"/>
          <w:szCs w:val="24"/>
        </w:rPr>
        <w:t xml:space="preserve"> or images. One of the most common of these social media platforms in </w:t>
      </w:r>
      <w:r>
        <w:rPr>
          <w:rFonts w:cstheme="majorBidi"/>
          <w:szCs w:val="24"/>
        </w:rPr>
        <w:t xml:space="preserve">the </w:t>
      </w:r>
      <w:r w:rsidRPr="0098250C">
        <w:rPr>
          <w:rFonts w:cstheme="majorBidi"/>
          <w:szCs w:val="24"/>
        </w:rPr>
        <w:t xml:space="preserve">Arabic world is Twitter where people can express their feelings and emotions openly </w:t>
      </w:r>
      <w:r>
        <w:rPr>
          <w:rFonts w:cstheme="majorBidi"/>
          <w:szCs w:val="24"/>
        </w:rPr>
        <w:t>through</w:t>
      </w:r>
      <w:r w:rsidRPr="0098250C">
        <w:rPr>
          <w:rFonts w:cstheme="majorBidi"/>
          <w:szCs w:val="24"/>
        </w:rPr>
        <w:t xml:space="preserve"> texts called Tweets. Many of these tweets can help </w:t>
      </w:r>
      <w:r>
        <w:rPr>
          <w:rFonts w:cstheme="majorBidi"/>
          <w:szCs w:val="24"/>
        </w:rPr>
        <w:t>detect if the writer</w:t>
      </w:r>
      <w:r w:rsidRPr="0098250C">
        <w:rPr>
          <w:rFonts w:cstheme="majorBidi"/>
          <w:szCs w:val="24"/>
        </w:rPr>
        <w:t xml:space="preserve"> has depression. This project aims to build a </w:t>
      </w:r>
      <w:r>
        <w:rPr>
          <w:rFonts w:cstheme="majorBidi"/>
          <w:szCs w:val="24"/>
        </w:rPr>
        <w:t>machine-learning</w:t>
      </w:r>
      <w:r w:rsidRPr="0098250C">
        <w:rPr>
          <w:rFonts w:cstheme="majorBidi"/>
          <w:szCs w:val="24"/>
        </w:rPr>
        <w:t xml:space="preserve"> model to detect Arabic tweets if they include content with depression tendencies or not, which can help in </w:t>
      </w:r>
      <w:r>
        <w:rPr>
          <w:rFonts w:cstheme="majorBidi"/>
          <w:szCs w:val="24"/>
        </w:rPr>
        <w:t xml:space="preserve">the </w:t>
      </w:r>
      <w:r w:rsidRPr="0098250C">
        <w:rPr>
          <w:rFonts w:cstheme="majorBidi"/>
          <w:szCs w:val="24"/>
        </w:rPr>
        <w:t>earlier detection of depression.</w:t>
      </w:r>
    </w:p>
    <w:p w14:paraId="33CDA1F4" w14:textId="566AAA64" w:rsidR="00AF38DB" w:rsidRDefault="00215942" w:rsidP="00940976">
      <w:pPr>
        <w:pStyle w:val="Heading1"/>
        <w:rPr>
          <w:rStyle w:val="Heading2Char"/>
          <w:rFonts w:asciiTheme="majorBidi" w:eastAsia="Calibri" w:hAnsiTheme="majorBidi" w:cstheme="majorBidi"/>
          <w:b/>
          <w:bCs/>
          <w:i w:val="0"/>
          <w:iCs w:val="0"/>
          <w:color w:val="000000" w:themeColor="text1"/>
          <w:sz w:val="24"/>
          <w:szCs w:val="24"/>
        </w:rPr>
      </w:pPr>
      <w:bookmarkStart w:id="2" w:name="_Toc64981054"/>
      <w:r w:rsidRPr="00654B5F">
        <w:rPr>
          <w:rStyle w:val="Heading2Char"/>
          <w:rFonts w:asciiTheme="majorBidi" w:eastAsia="Calibri" w:hAnsiTheme="majorBidi" w:cstheme="majorBidi"/>
          <w:b/>
          <w:bCs/>
          <w:i w:val="0"/>
          <w:iCs w:val="0"/>
          <w:color w:val="000000" w:themeColor="text1"/>
          <w:sz w:val="24"/>
          <w:szCs w:val="24"/>
        </w:rPr>
        <w:t>Problem Statement</w:t>
      </w:r>
      <w:bookmarkEnd w:id="2"/>
    </w:p>
    <w:p w14:paraId="462516ED" w14:textId="03526AB8" w:rsidR="005601CC" w:rsidRDefault="005601CC" w:rsidP="00940976">
      <w:pPr>
        <w:spacing w:line="240" w:lineRule="auto"/>
      </w:pPr>
      <w:r w:rsidRPr="00AE65F3">
        <w:t xml:space="preserve">Depression is one of the most common mental disorders in the Arab region, and many Arabs do not consider depression a real disease that can affect their lives. This project proposes a methodology for detecting depression in Arabic tweets to classify if they contain content with tendencies to depression or not, which helps in </w:t>
      </w:r>
      <w:r w:rsidR="00CE29F0">
        <w:t xml:space="preserve">the </w:t>
      </w:r>
      <w:r w:rsidRPr="00AE65F3">
        <w:t>early detection of depression and share awareness among the Arab community about dep</w:t>
      </w:r>
      <w:r>
        <w:t>ression as a real illness that t</w:t>
      </w:r>
      <w:r w:rsidRPr="00AE65F3">
        <w:t>hreat</w:t>
      </w:r>
      <w:r>
        <w:t>s</w:t>
      </w:r>
      <w:r w:rsidRPr="00AE65F3">
        <w:t xml:space="preserve"> </w:t>
      </w:r>
      <w:r w:rsidR="00CE29F0">
        <w:t>a person's</w:t>
      </w:r>
      <w:r w:rsidRPr="00AE65F3">
        <w:t xml:space="preserve"> life.</w:t>
      </w:r>
    </w:p>
    <w:p w14:paraId="088255D9" w14:textId="756D1E01" w:rsidR="002F46FA" w:rsidRDefault="002F46FA" w:rsidP="00940976">
      <w:pPr>
        <w:spacing w:line="240" w:lineRule="auto"/>
        <w:rPr>
          <w:rFonts w:eastAsia="Calibri" w:cstheme="majorBidi"/>
          <w:b/>
          <w:bCs/>
          <w:szCs w:val="24"/>
        </w:rPr>
      </w:pPr>
      <w:r>
        <w:rPr>
          <w:rFonts w:eastAsia="Calibri" w:cstheme="majorBidi"/>
          <w:b/>
          <w:bCs/>
          <w:szCs w:val="24"/>
        </w:rPr>
        <w:t>Previous Work</w:t>
      </w:r>
    </w:p>
    <w:p w14:paraId="345C5D9C" w14:textId="2A047828" w:rsidR="0073139A" w:rsidRDefault="0073139A" w:rsidP="00940976">
      <w:pPr>
        <w:spacing w:line="240" w:lineRule="auto"/>
      </w:pPr>
      <w:r>
        <w:t>Depression is a prevalent mental health disorder that affects individuals worldwide. Social media platforms have become a popular medium for individuals to express their emotions and share their experiences. Researchers have explored the possibility of detecting depression in social media data using various strategies and models. In this literature review, we summarize three studies that aim to detect depression in social media data.</w:t>
      </w:r>
    </w:p>
    <w:p w14:paraId="1A68EE0C" w14:textId="1128627F" w:rsidR="0073139A" w:rsidRDefault="00CE29F0" w:rsidP="00940976">
      <w:pPr>
        <w:spacing w:line="240" w:lineRule="auto"/>
      </w:pPr>
      <w:r w:rsidRPr="009C3BBF">
        <w:rPr>
          <w:rFonts w:ascii="Times New Roman" w:hAnsi="Times New Roman" w:cs="Times New Roman"/>
          <w:noProof/>
          <w:lang w:val="fr-FR"/>
        </w:rPr>
        <w:t>M. R. Islam</w:t>
      </w:r>
      <w:r w:rsidRPr="009C3BBF">
        <w:rPr>
          <w:lang w:val="fr-FR"/>
        </w:rPr>
        <w:t xml:space="preserve"> et al. </w:t>
      </w:r>
      <w:r>
        <w:fldChar w:fldCharType="begin" w:fldLock="1"/>
      </w:r>
      <w:r w:rsidRPr="009C3BBF">
        <w:rPr>
          <w:lang w:val="fr-FR"/>
        </w:rPr>
        <w:instrText>ADDIN CSL_CITATION {"citationItems":[{"id":"ITEM-1","itemData":{"DOI":"10.1007/s13755-018-0046-0","ISSN":"20472501","abstract":"Purpose: Social networks have been developed as a great point for its users to communicate with their interested friends and share their opinions, photos, and videos reflecting their moods, feelings and sentiments. This creates an opportunity to analyze social network data for user’s feelings and sentiments to investigate their moods and attitudes when they are communicating via these online tools. Methods: Although diagnosis of depression using social networks data has picked an established position globally, there are several dimensions that are yet to be detected. In this study, we aim to perform depression analysis on Facebook data collected from an online public source. To investigate the effect of depression detection, we propose machine learning technique as an efficient and scalable method. Results: We report an implementation of the proposed method. We have evaluated the efficiency of our proposed method using a set of various psycholinguistic features. We show that our proposed method can significantly improve the accuracy and classification error rate. In addition, the result shows that in different experiments Decision Tree (DT) gives the highest accuracy than other ML approaches to find the depression. Conclusions: Machine</w:instrText>
      </w:r>
      <w:r w:rsidRPr="009C3BBF">
        <w:instrText xml:space="preserve"> learning techniques identify high quality solutions of mental health problems among Facebook users.","author":[{"dropping-particle":"","family":"Islam","given":"Md Rafiqul","non-dropping-particle":"","parse-names":false,"suffix":""},{"dropping-particle":"","family":"Kabir","given":"Muhammad Ashad","non-dropping-particle":"","parse-names":false,"suffix":""},{"dropping-particle":"","family":"Ahmed","given":"Ashir","non-dropping-particle":"","parse-names":false,"suffix":""},{"dropping-particle":"","family":"Kamal","given":"Abu Raihan M.","non-dropping-particle":"","parse-names":false,"suffix":""},{"dropping-particle":"","family":"Wang","given":"Hua","non-dropping-particle":"","parse-names":false,"suffix":""},{"dropping-particle":"","family":"Ulhaq","given":"Anwaar","non-dropping-particle":"","parse-names":false,"suffix":""}],"container-title":"Health Information Science and Systems","id":"ITEM-1","issue":"1","issued":{"date-parts":[["2018","12","1"]]},"page":"1-12","publisher":"Springer International Publishing","title":"Depression detection from social network data using machine learning techniques","type":"article-journal","volume":"6"},"uris":["http://www.mendeley.com/documents/?uuid=5f09cdbc-82af-3c2a-985e-37b4abd5f0c8"]}],"mendeley":{"formattedCitation":"[1]","manualFormatting":"[4]","plainTextFormattedCitation":"[1]","previouslyFormattedCitation":"[1]"},"properties":{"noteIndex":0},"schema":"https://github.com/citation-style-language/schema/raw/master/csl-citation.json"}</w:instrText>
      </w:r>
      <w:r>
        <w:fldChar w:fldCharType="separate"/>
      </w:r>
      <w:r w:rsidRPr="00CE29F0">
        <w:rPr>
          <w:noProof/>
        </w:rPr>
        <w:t>[</w:t>
      </w:r>
      <w:r>
        <w:rPr>
          <w:noProof/>
        </w:rPr>
        <w:t>4</w:t>
      </w:r>
      <w:r w:rsidRPr="00CE29F0">
        <w:rPr>
          <w:noProof/>
        </w:rPr>
        <w:t>]</w:t>
      </w:r>
      <w:r>
        <w:fldChar w:fldCharType="end"/>
      </w:r>
      <w:r>
        <w:t xml:space="preserve"> </w:t>
      </w:r>
      <w:proofErr w:type="gramStart"/>
      <w:r w:rsidR="0073139A">
        <w:t>used</w:t>
      </w:r>
      <w:proofErr w:type="gramEnd"/>
      <w:r w:rsidR="0073139A">
        <w:t xml:space="preserve"> crowdsourcing and data collected from public social media accounts to detect depression. The study employed four machine learning algorithms, namely Random Forest, Naive Bayes, AdaBoostM1, and </w:t>
      </w:r>
      <w:proofErr w:type="spellStart"/>
      <w:r w:rsidR="0073139A">
        <w:t>Liblinear</w:t>
      </w:r>
      <w:proofErr w:type="spellEnd"/>
      <w:r w:rsidR="0073139A">
        <w:t xml:space="preserve">, to classify tweets as either depression or non-depression. The </w:t>
      </w:r>
      <w:proofErr w:type="spellStart"/>
      <w:r w:rsidR="0073139A">
        <w:t>Liblinear</w:t>
      </w:r>
      <w:proofErr w:type="spellEnd"/>
      <w:r w:rsidR="0073139A">
        <w:t xml:space="preserve"> algorithm achieved the highest accuracy and recall in detecting depression, which was attributed to its ability to perform efficiently in large-scale linear </w:t>
      </w:r>
      <w:r w:rsidR="0073139A">
        <w:lastRenderedPageBreak/>
        <w:t>classification with better performance in training time and precision.</w:t>
      </w:r>
      <w:r w:rsidR="00C52C30">
        <w:t xml:space="preserve"> While</w:t>
      </w:r>
      <w:r>
        <w:t xml:space="preserve"> </w:t>
      </w:r>
      <w:r w:rsidRPr="00CE29F0">
        <w:rPr>
          <w:rFonts w:ascii="Times New Roman" w:hAnsi="Times New Roman" w:cs="Times New Roman"/>
          <w:noProof/>
        </w:rPr>
        <w:t>S. Almouzini and A. Alageel</w:t>
      </w:r>
      <w:r>
        <w:t xml:space="preserve"> </w:t>
      </w:r>
      <w:r>
        <w:fldChar w:fldCharType="begin" w:fldLock="1"/>
      </w:r>
      <w:r w:rsidR="00D00AA5">
        <w:instrText>ADDIN CSL_CITATION {"citationItems":[{"id":"ITEM-1","itemData":{"DOI":"10.1016/j.procs.2019.12.107","abstract":"Depression is one of the most common health issues impacting the world. People with severe depression symptoms are affected in their work, home, and social lives. Early diagnosis of mental illness is difficult, especially within the Arabic culture, because of the stigma of mental illness and lack of awareness in the field of psychiatry. Meanwhile, social media and its posts provide a new fertile source for mental health surveillance by people express their feelings, moods, and daily activity. Recently, the research field in detecting mental illness through social media has begun to be an exciting topic with the increase in popularity of social media platforms and the current studies in this area just covering English data. To our knowledge, this is the first study that has used Arabic data to explore depressive emotions in an online population. Our experiment, which is based on data collected from Twitter in the Gulf region, detects users who self-declared in their tweets as having been diagnosed with depression. Another set of tweets from non-depressed users was used as a standard group to construct a corpus with truth labels (depressed and non-depressed). We then built a predictive model based on supervised learning algorithms (Random Forest, Naïve Bayes, AdaBoostM1, and Liblinear) to predict whether a user's tweet was depressed or not. Our predictive model leveraged from an efficient features set which was extracted to cover not only the symptoms of clinical depression but also online depression-related behaviour on Twitter (e.g., interaction with trending hashtags and frequent emojis). We observed that optimal accuracy performance was with the Liblinear classifier at 87.5%. Abstract Depression is one of the most common health issues impacting the world. People with severe depression symptoms are affected in their work, home, and social lives. Early diagnosis of mental illness is difficult, especially within the Arabic culture, because of the stigma of mental illness and lack of awareness in the field of psychiatry. Meanwhile, social media and its posts provide a new fertile source for mental health surveillance by people express their feelings, moods, and daily activity. Recently, the research field in detecting mental illness through social media has begun to be an exciting topic with the increase in popularity of social media platforms and the current studies in this area just covering English data. To our knowledge, this is the first study that h…","author":[{"dropping-particle":"","family":"Almouzini","given":"Salma","non-dropping-particle":"","parse-names":false,"suffix":""},{"dropping-particle":"","family":"Alageel","given":"Asem","non-dropping-particle":"","parse-names":false,"suffix":""}],"container-title":"Asem Alageel/ Procedia Computer Science","id":"ITEM-1","issued":{"date-parts":[["2019"]]},"page":"0-000","title":"2 Salma Almouzini, Maher khemakhem","type":"article-journal","volume":"163"},"uris":["http://www.mendeley.com/documents/?uuid=f92a7d81-d5da-312e-ba62-e89f4a4afa55"]}],"mendeley":{"formattedCitation":"[2]","manualFormatting":"[5]","plainTextFormattedCitation":"[2]","previouslyFormattedCitation":"[2]"},"properties":{"noteIndex":0},"schema":"https://github.com/citation-style-language/schema/raw/master/csl-citation.json"}</w:instrText>
      </w:r>
      <w:r>
        <w:fldChar w:fldCharType="separate"/>
      </w:r>
      <w:r w:rsidRPr="00CE29F0">
        <w:rPr>
          <w:noProof/>
        </w:rPr>
        <w:t>[</w:t>
      </w:r>
      <w:r>
        <w:rPr>
          <w:noProof/>
        </w:rPr>
        <w:t>5</w:t>
      </w:r>
      <w:r w:rsidRPr="00CE29F0">
        <w:rPr>
          <w:noProof/>
        </w:rPr>
        <w:t>]</w:t>
      </w:r>
      <w:r>
        <w:fldChar w:fldCharType="end"/>
      </w:r>
      <w:r w:rsidR="00C52C30">
        <w:t xml:space="preserve"> </w:t>
      </w:r>
      <w:r w:rsidR="0073139A">
        <w:t>compared two deep learning models, Convolutional Neural Network (CNN) and Recurrent Neural Network (RNN), with Support Vector Machine (</w:t>
      </w:r>
      <w:r w:rsidR="00EA3F6D">
        <w:t>S</w:t>
      </w:r>
      <w:r w:rsidR="0073139A">
        <w:t>VM) for depression detection from Arabic social media data. The study found that CNN outperformed the other two models in detecting depression, achieving an accuracy of 88% and a recall of 82%. The study concluded that CNN is a better solution for depression detection from</w:t>
      </w:r>
      <w:r w:rsidR="00C52C30">
        <w:t xml:space="preserve"> </w:t>
      </w:r>
      <w:r w:rsidR="0073139A">
        <w:t>Arabic social media data.</w:t>
      </w:r>
      <w:r w:rsidR="00C52C30">
        <w:t xml:space="preserve"> Moreover, </w:t>
      </w:r>
      <w:r w:rsidRPr="00CE29F0">
        <w:rPr>
          <w:rFonts w:ascii="Times New Roman" w:hAnsi="Times New Roman" w:cs="Times New Roman"/>
          <w:noProof/>
        </w:rPr>
        <w:t>M. El-Ramly et al.</w:t>
      </w:r>
      <w:r>
        <w:rPr>
          <w:rFonts w:ascii="Times New Roman" w:hAnsi="Times New Roman" w:cs="Times New Roman"/>
          <w:noProof/>
        </w:rPr>
        <w:t xml:space="preserve"> </w:t>
      </w:r>
      <w:r>
        <w:fldChar w:fldCharType="begin" w:fldLock="1"/>
      </w:r>
      <w:r w:rsidR="00D00AA5">
        <w:instrText>ADDIN CSL_CITATION {"citationItems":[{"id":"ITEM-1","itemData":{"DOI":"10.1109/ICICIS52592.2021.9694178","ISBN":"9781665440769","abstract":"Early detection and intervention of mental illness can significantly improve the chances of successful treatment and cure. With the wide adoption and use of social media platforms, the posts of someone give a window to his or her mind that can help detect mental health issues. Numerous researches were done to identify mental health conditions from posts in English language. Very few were done for Arabic language using traditional natural language processing (NLP) models. In this novel research, we use the latest NLP models, namely Bidirectional Encoded from Representations Transformers (BERT), for detecting depression in Arabic social media posts. We built CairoDep, a set of models and a benchmark dataset for this purpose. First, we built CairoDep v1.0 dataset, a labeled dataset of 7000 posts including 3400 normal (non-depressed) posts and 3600 depressed posts. Our dataset was collected from multiple sources, specifically crowdsourcing, Arabic mental health forums and pages, readily available datasets and translation from English datasets. Second, we further trained two pre-trained BERT transformers for Arabic language to detect depression from Arabic posts in Modern Standard Arabic (MSA) and dialectic Arabic, namely ARABERT and MARBERT. We further trained and evaluated them on the dataset using 80%-20% split. We achieved accuracy, precision, recall and F1-Score values of 96.93%, 96.92%, 96.93% and 96.92% for ARABERT and of 96.07%, 96.11%, 96.04% and 96.07% for MARBERT respectively. These results are quite superior to the results reported in the literature for depression detection using lexicon analysis or traditional machine learning techniques. They open the door for deploying NLP transformers to develop mental health AI-powered applications and platforms for Arabic speakers. We developed these models as part of iHayaNow, an AI-based mental health helpline and a holistic platform for Arabic speakers that is under research and development.","author":[{"dropping-particle":"","family":"El-Ramly","given":"Mohammad","non-dropping-particle":"","parse-names":false,"suffix":""},{"dropping-particle":"","family":"Abu-Elyazid","given":"Hager","non-dropping-particle":"","parse-names":false,"suffix":""},{"dropping-particle":"","family":"Mo'men","given":"Youseef","non-dropping-particle":"","parse-names":false,"suffix":""},{"dropping-particle":"","family":"Alshaer","given":"Gameel","non-dropping-particle":"","parse-names":false,"suffix":""},{"dropping-particle":"","family":"Adib","given":"Nardine","non-dropping-particle":"","parse-names":false,"suffix":""},{"dropping-particle":"","family":"Eldeen","given":"Kareem Alaa","non-dropping-particle":"","parse-names":false,"suffix":""},{"dropping-particle":"","family":"El-Shazly","given":"Mariam","non-dropping-particle":"","parse-names":false,"suffix":""}],"container-title":"Proceedings - 2021 IEEE 10th International Conference on Intelligent Computing and Information Systems, ICICIS 2021","id":"ITEM-1","issued":{"date-parts":[["2021"]]},"page":"207-212","publisher":"Institute of Electrical and Electronics Engineers Inc.","title":"CairoDep: Detecting Depression in Arabic Posts Using BERT Transformers","type":"article-journal"},"uris":["http://www.mendeley.com/documents/?uuid=c17a81c8-90b2-3173-b92e-9920e09d3c08"]}],"mendeley":{"formattedCitation":"[3]","manualFormatting":"[6]","plainTextFormattedCitation":"[3]","previouslyFormattedCitation":"[3]"},"properties":{"noteIndex":0},"schema":"https://github.com/citation-style-language/schema/raw/master/csl-citation.json"}</w:instrText>
      </w:r>
      <w:r>
        <w:fldChar w:fldCharType="separate"/>
      </w:r>
      <w:r w:rsidRPr="00CE29F0">
        <w:rPr>
          <w:noProof/>
        </w:rPr>
        <w:t>[</w:t>
      </w:r>
      <w:r>
        <w:rPr>
          <w:noProof/>
        </w:rPr>
        <w:t>6</w:t>
      </w:r>
      <w:r w:rsidRPr="00CE29F0">
        <w:rPr>
          <w:noProof/>
        </w:rPr>
        <w:t>]</w:t>
      </w:r>
      <w:r>
        <w:fldChar w:fldCharType="end"/>
      </w:r>
      <w:r>
        <w:t xml:space="preserve"> </w:t>
      </w:r>
      <w:r w:rsidR="0073139A">
        <w:t xml:space="preserve">employed pre-trained language models to detect depression in Arabic dialectic tweets. The study used eleven pre-trained language models, including BERT, </w:t>
      </w:r>
      <w:proofErr w:type="spellStart"/>
      <w:r w:rsidR="0073139A">
        <w:t>GigaBERT</w:t>
      </w:r>
      <w:proofErr w:type="spellEnd"/>
      <w:r w:rsidR="0073139A">
        <w:t>, XLM-</w:t>
      </w:r>
      <w:proofErr w:type="spellStart"/>
      <w:r w:rsidR="0073139A">
        <w:t>RoBERTa</w:t>
      </w:r>
      <w:proofErr w:type="spellEnd"/>
      <w:r w:rsidR="0073139A">
        <w:t xml:space="preserve">, </w:t>
      </w:r>
      <w:proofErr w:type="spellStart"/>
      <w:r w:rsidR="0073139A">
        <w:t>AraBERT</w:t>
      </w:r>
      <w:proofErr w:type="spellEnd"/>
      <w:r w:rsidR="0073139A">
        <w:t xml:space="preserve">, </w:t>
      </w:r>
      <w:proofErr w:type="spellStart"/>
      <w:r w:rsidR="0073139A">
        <w:t>AraELECTRA</w:t>
      </w:r>
      <w:proofErr w:type="spellEnd"/>
      <w:r w:rsidR="0073139A">
        <w:t xml:space="preserve">, Arabic BERT, Arabic ALBERT, ARBERT, MARBERT, </w:t>
      </w:r>
      <w:proofErr w:type="spellStart"/>
      <w:r w:rsidR="0073139A">
        <w:t>QARiB</w:t>
      </w:r>
      <w:proofErr w:type="spellEnd"/>
      <w:r w:rsidR="0073139A">
        <w:t xml:space="preserve">, and AraGPT2. The study found that MARBERT was the </w:t>
      </w:r>
      <w:r>
        <w:t>best-performing</w:t>
      </w:r>
      <w:r w:rsidR="0073139A">
        <w:t xml:space="preserve"> model for detecting depression in Arabic dialectic tweets, achieving a macro-average F1-score of 88.75%.</w:t>
      </w:r>
    </w:p>
    <w:p w14:paraId="4680F995" w14:textId="77777777" w:rsidR="0073139A" w:rsidRDefault="0073139A" w:rsidP="00940976">
      <w:pPr>
        <w:spacing w:line="240" w:lineRule="auto"/>
      </w:pPr>
      <w:r>
        <w:t>Overall, these studies provide insights into the different approaches that can be used to detect depression in social media data and the performance of various models in this task. However, further research is needed to explore the generalizability of these models to other languages and cultures and to address ethical concerns related to privacy and data protection.</w:t>
      </w:r>
    </w:p>
    <w:p w14:paraId="16190AF7" w14:textId="77777777" w:rsidR="002F46FA" w:rsidRDefault="002F46FA" w:rsidP="002F46FA">
      <w:pPr>
        <w:spacing w:line="240" w:lineRule="auto"/>
        <w:rPr>
          <w:rFonts w:eastAsia="Times New Roman" w:cstheme="majorBidi"/>
          <w:b/>
          <w:bCs/>
          <w:szCs w:val="24"/>
        </w:rPr>
      </w:pPr>
      <w:r w:rsidRPr="002F46FA">
        <w:rPr>
          <w:rFonts w:eastAsia="Times New Roman" w:cstheme="majorBidi"/>
          <w:b/>
          <w:bCs/>
          <w:szCs w:val="24"/>
        </w:rPr>
        <w:t>Final proposed approach</w:t>
      </w:r>
      <w:bookmarkStart w:id="3" w:name="_Toc64981066"/>
    </w:p>
    <w:p w14:paraId="5DB2EEA1" w14:textId="76274F15" w:rsidR="002F46FA" w:rsidRPr="002F46FA" w:rsidRDefault="002F46FA" w:rsidP="002F46FA">
      <w:pPr>
        <w:pStyle w:val="NormalWeb"/>
        <w:spacing w:before="0" w:beforeAutospacing="0" w:after="0" w:afterAutospacing="0"/>
        <w:rPr>
          <w:rFonts w:asciiTheme="majorBidi" w:hAnsiTheme="majorBidi" w:cstheme="majorBidi"/>
        </w:rPr>
      </w:pPr>
      <w:r w:rsidRPr="002F46FA">
        <w:rPr>
          <w:rFonts w:asciiTheme="majorBidi" w:hAnsiTheme="majorBidi" w:cstheme="majorBidi"/>
          <w:color w:val="050E17"/>
          <w:shd w:val="clear" w:color="auto" w:fill="FFFFFF"/>
        </w:rPr>
        <w:t>In order to detect depression in Arabic tweets, a deep learning model was built using AraBERTv0.2-Twitter-</w:t>
      </w:r>
      <w:r w:rsidRPr="002F46FA">
        <w:rPr>
          <w:rFonts w:asciiTheme="majorBidi" w:hAnsiTheme="majorBidi" w:cstheme="majorBidi"/>
          <w:color w:val="050E17"/>
        </w:rPr>
        <w:t xml:space="preserve">base </w:t>
      </w:r>
      <w:r w:rsidRPr="002F46FA">
        <w:rPr>
          <w:rFonts w:asciiTheme="majorBidi" w:hAnsiTheme="majorBidi" w:cstheme="majorBidi"/>
        </w:rPr>
        <w:t>[</w:t>
      </w:r>
      <w:r w:rsidR="001B19E0">
        <w:rPr>
          <w:rFonts w:asciiTheme="majorBidi" w:hAnsiTheme="majorBidi" w:cstheme="majorBidi"/>
        </w:rPr>
        <w:t>7</w:t>
      </w:r>
      <w:r w:rsidRPr="002F46FA">
        <w:rPr>
          <w:rFonts w:asciiTheme="majorBidi" w:hAnsiTheme="majorBidi" w:cstheme="majorBidi"/>
        </w:rPr>
        <w:t>]</w:t>
      </w:r>
      <w:r w:rsidRPr="002F46FA">
        <w:rPr>
          <w:rFonts w:asciiTheme="majorBidi" w:hAnsiTheme="majorBidi" w:cstheme="majorBidi"/>
          <w:color w:val="050E17"/>
        </w:rPr>
        <w:t xml:space="preserve">, </w:t>
      </w:r>
      <w:r w:rsidRPr="002F46FA">
        <w:rPr>
          <w:rFonts w:asciiTheme="majorBidi" w:hAnsiTheme="majorBidi" w:cstheme="majorBidi"/>
          <w:color w:val="050E17"/>
          <w:shd w:val="clear" w:color="auto" w:fill="FFFFFF"/>
        </w:rPr>
        <w:t>a variant of BERT (Bidirectional Encoder Representations from Transformers), which is a pre-trained transformer-based language model for natural language processing (NLP) tasks. It was introduced by Google in 2018 and has since then achieved state-of-the-art performance on a wide range of NLP tasks, such as sentiment analysis, question answering, and text classification.</w:t>
      </w:r>
    </w:p>
    <w:p w14:paraId="3479883B" w14:textId="77777777" w:rsidR="002F46FA" w:rsidRPr="002F46FA" w:rsidRDefault="002F46FA" w:rsidP="002F46FA">
      <w:pPr>
        <w:pStyle w:val="NormalWeb"/>
        <w:spacing w:before="0" w:beforeAutospacing="0" w:after="0" w:afterAutospacing="0"/>
        <w:rPr>
          <w:rFonts w:asciiTheme="majorBidi" w:hAnsiTheme="majorBidi" w:cstheme="majorBidi"/>
        </w:rPr>
      </w:pPr>
      <w:r w:rsidRPr="002F46FA">
        <w:rPr>
          <w:rFonts w:asciiTheme="majorBidi" w:hAnsiTheme="majorBidi" w:cstheme="majorBidi"/>
          <w:color w:val="050E17"/>
        </w:rPr>
        <w:t>The architecture of BERT is based on the Transformer, which is a type of neural network architecture that was introduced in a 2017 paper titled "Attention Is All You Need" by Vaswani et al. Transformers are different from traditional neural networks in that they can process entire input sequences at once, rather than processing them sequentially or in parallel. This means they can capture long-range dependencies and relationships between words in a sentence more effectively than traditional neural networks.</w:t>
      </w:r>
    </w:p>
    <w:p w14:paraId="356C0EEF" w14:textId="77777777" w:rsidR="002F46FA" w:rsidRPr="002F46FA" w:rsidRDefault="002F46FA" w:rsidP="002F46FA">
      <w:pPr>
        <w:pStyle w:val="NormalWeb"/>
        <w:spacing w:before="0" w:beforeAutospacing="0" w:after="0" w:afterAutospacing="0"/>
        <w:rPr>
          <w:rFonts w:asciiTheme="majorBidi" w:hAnsiTheme="majorBidi" w:cstheme="majorBidi"/>
        </w:rPr>
      </w:pPr>
      <w:r w:rsidRPr="002F46FA">
        <w:rPr>
          <w:rFonts w:asciiTheme="majorBidi" w:hAnsiTheme="majorBidi" w:cstheme="majorBidi"/>
          <w:color w:val="050E17"/>
        </w:rPr>
        <w:t>The key component of the Transformer architecture is the attention mechanism, which allows the model to weigh the importance of different parts of the input sequence when making predictions. Therefore, AraBERTv0.2-Twitter-base has been specifically trained on Arabic Twitter data for sentiment analysis tasks. The model is fine-tuned on a dataset of labeled Arabic tweets, with the goal of predicting whether a given tweet is indicative of depression or not.</w:t>
      </w:r>
    </w:p>
    <w:p w14:paraId="5DA1FDEC" w14:textId="2C498527" w:rsidR="002F46FA" w:rsidRDefault="002F46FA" w:rsidP="002F46FA">
      <w:pPr>
        <w:pStyle w:val="NormalWeb"/>
        <w:spacing w:before="0" w:beforeAutospacing="0" w:after="0" w:afterAutospacing="0"/>
        <w:rPr>
          <w:rFonts w:asciiTheme="majorBidi" w:hAnsiTheme="majorBidi" w:cstheme="majorBidi"/>
          <w:color w:val="050E17"/>
        </w:rPr>
      </w:pPr>
      <w:r w:rsidRPr="002F46FA">
        <w:rPr>
          <w:rFonts w:asciiTheme="majorBidi" w:hAnsiTheme="majorBidi" w:cstheme="majorBidi"/>
          <w:color w:val="050E17"/>
        </w:rPr>
        <w:t> AraBERTv0.2-Twitter-base model is chosen for this task because it has been pre-trained on a large corpus of Arabic text and fine-tuned specifically on Arabic Twitter data for sentiment analysis tasks, making it an effective choice for detecting depression in Arabic tweets.</w:t>
      </w:r>
    </w:p>
    <w:p w14:paraId="2EC335FA" w14:textId="77777777" w:rsidR="002F46FA" w:rsidRPr="002F46FA" w:rsidRDefault="002F46FA" w:rsidP="002F46FA">
      <w:pPr>
        <w:pStyle w:val="NormalWeb"/>
        <w:spacing w:before="0" w:beforeAutospacing="0" w:after="0" w:afterAutospacing="0"/>
        <w:rPr>
          <w:rFonts w:asciiTheme="majorBidi" w:hAnsiTheme="majorBidi" w:cstheme="majorBidi"/>
        </w:rPr>
      </w:pPr>
    </w:p>
    <w:p w14:paraId="2A972DFD" w14:textId="77777777" w:rsidR="002F46FA" w:rsidRPr="002F46FA" w:rsidRDefault="002F46FA" w:rsidP="002F46FA">
      <w:pPr>
        <w:pStyle w:val="NormalWeb"/>
        <w:spacing w:before="0" w:beforeAutospacing="0" w:after="0" w:afterAutospacing="0"/>
        <w:rPr>
          <w:rFonts w:asciiTheme="majorBidi" w:hAnsiTheme="majorBidi" w:cstheme="majorBidi"/>
          <w:i/>
          <w:iCs/>
        </w:rPr>
      </w:pPr>
      <w:r w:rsidRPr="002F46FA">
        <w:rPr>
          <w:rFonts w:asciiTheme="majorBidi" w:hAnsiTheme="majorBidi" w:cstheme="majorBidi"/>
          <w:i/>
          <w:iCs/>
        </w:rPr>
        <w:t>Experimental Setup:</w:t>
      </w:r>
    </w:p>
    <w:p w14:paraId="04CC01EE" w14:textId="526C58A9" w:rsidR="002F46FA" w:rsidRPr="002F46FA" w:rsidRDefault="002F46FA" w:rsidP="002F46FA">
      <w:pPr>
        <w:pStyle w:val="NormalWeb"/>
        <w:spacing w:before="0" w:beforeAutospacing="0" w:after="0" w:afterAutospacing="0"/>
        <w:rPr>
          <w:rFonts w:asciiTheme="majorBidi" w:hAnsiTheme="majorBidi" w:cstheme="majorBidi"/>
        </w:rPr>
      </w:pPr>
      <w:r w:rsidRPr="002F46FA">
        <w:rPr>
          <w:rFonts w:asciiTheme="majorBidi" w:hAnsiTheme="majorBidi" w:cstheme="majorBidi"/>
          <w:color w:val="050E17"/>
        </w:rPr>
        <w:t xml:space="preserve">The </w:t>
      </w:r>
      <w:r>
        <w:rPr>
          <w:rFonts w:asciiTheme="majorBidi" w:hAnsiTheme="majorBidi" w:cstheme="majorBidi"/>
          <w:color w:val="050E17"/>
        </w:rPr>
        <w:t>project's</w:t>
      </w:r>
      <w:r w:rsidRPr="002F46FA">
        <w:rPr>
          <w:rFonts w:asciiTheme="majorBidi" w:hAnsiTheme="majorBidi" w:cstheme="majorBidi"/>
          <w:color w:val="050E17"/>
        </w:rPr>
        <w:t xml:space="preserve"> experimental setup involves six steps, which are:</w:t>
      </w:r>
    </w:p>
    <w:p w14:paraId="2172B1B9" w14:textId="10AF9571" w:rsidR="002F46FA" w:rsidRPr="002F46FA" w:rsidRDefault="002F46FA" w:rsidP="008524EB">
      <w:pPr>
        <w:pStyle w:val="NormalWeb"/>
        <w:numPr>
          <w:ilvl w:val="0"/>
          <w:numId w:val="3"/>
        </w:numPr>
        <w:spacing w:before="0" w:beforeAutospacing="0" w:after="320" w:afterAutospacing="0"/>
        <w:textAlignment w:val="baseline"/>
        <w:rPr>
          <w:rFonts w:asciiTheme="majorBidi" w:hAnsiTheme="majorBidi" w:cstheme="majorBidi"/>
          <w:color w:val="050E17"/>
        </w:rPr>
      </w:pPr>
      <w:r w:rsidRPr="002F46FA">
        <w:rPr>
          <w:rFonts w:asciiTheme="majorBidi" w:hAnsiTheme="majorBidi" w:cstheme="majorBidi"/>
          <w:color w:val="050E17"/>
        </w:rPr>
        <w:t xml:space="preserve">Data Collecting: The data for this study </w:t>
      </w:r>
      <w:r>
        <w:rPr>
          <w:rFonts w:asciiTheme="majorBidi" w:hAnsiTheme="majorBidi" w:cstheme="majorBidi"/>
          <w:color w:val="050E17"/>
        </w:rPr>
        <w:t>were</w:t>
      </w:r>
      <w:r w:rsidRPr="002F46FA">
        <w:rPr>
          <w:rFonts w:asciiTheme="majorBidi" w:hAnsiTheme="majorBidi" w:cstheme="majorBidi"/>
          <w:color w:val="050E17"/>
        </w:rPr>
        <w:t xml:space="preserve"> collected from two sources. The first dataset was obtained from the paper "</w:t>
      </w:r>
      <w:proofErr w:type="spellStart"/>
      <w:r w:rsidRPr="002F46FA">
        <w:rPr>
          <w:rFonts w:asciiTheme="majorBidi" w:hAnsiTheme="majorBidi" w:cstheme="majorBidi"/>
          <w:color w:val="050E17"/>
        </w:rPr>
        <w:fldChar w:fldCharType="begin"/>
      </w:r>
      <w:r w:rsidRPr="002F46FA">
        <w:rPr>
          <w:rFonts w:asciiTheme="majorBidi" w:hAnsiTheme="majorBidi" w:cstheme="majorBidi"/>
          <w:color w:val="050E17"/>
        </w:rPr>
        <w:instrText xml:space="preserve"> HYPERLINK "https://aclanthology.org/2022.wanlp-1.28.pdf" </w:instrText>
      </w:r>
      <w:r w:rsidRPr="002F46FA">
        <w:rPr>
          <w:rFonts w:asciiTheme="majorBidi" w:hAnsiTheme="majorBidi" w:cstheme="majorBidi"/>
          <w:color w:val="050E17"/>
        </w:rPr>
        <w:fldChar w:fldCharType="separate"/>
      </w:r>
      <w:r w:rsidRPr="002F46FA">
        <w:rPr>
          <w:rStyle w:val="Hyperlink"/>
          <w:rFonts w:asciiTheme="majorBidi" w:hAnsiTheme="majorBidi" w:cstheme="majorBidi"/>
          <w:color w:val="050E17"/>
        </w:rPr>
        <w:t>AraDepSu</w:t>
      </w:r>
      <w:proofErr w:type="spellEnd"/>
      <w:r w:rsidRPr="002F46FA">
        <w:rPr>
          <w:rStyle w:val="Hyperlink"/>
          <w:rFonts w:asciiTheme="majorBidi" w:hAnsiTheme="majorBidi" w:cstheme="majorBidi"/>
          <w:color w:val="050E17"/>
        </w:rPr>
        <w:t xml:space="preserve">: Detecting Depression and Suicidal </w:t>
      </w:r>
      <w:r w:rsidRPr="002F46FA">
        <w:rPr>
          <w:rStyle w:val="Hyperlink"/>
          <w:rFonts w:asciiTheme="majorBidi" w:hAnsiTheme="majorBidi" w:cstheme="majorBidi"/>
          <w:color w:val="050E17"/>
        </w:rPr>
        <w:lastRenderedPageBreak/>
        <w:t>Ideation in Arabic Tweets Using Transformers</w:t>
      </w:r>
      <w:r w:rsidRPr="002F46FA">
        <w:rPr>
          <w:rFonts w:asciiTheme="majorBidi" w:hAnsiTheme="majorBidi" w:cstheme="majorBidi"/>
          <w:color w:val="050E17"/>
        </w:rPr>
        <w:fldChar w:fldCharType="end"/>
      </w:r>
      <w:r w:rsidRPr="002F46FA">
        <w:rPr>
          <w:rFonts w:asciiTheme="majorBidi" w:hAnsiTheme="majorBidi" w:cstheme="majorBidi"/>
          <w:color w:val="050E17"/>
        </w:rPr>
        <w:t xml:space="preserve">" </w:t>
      </w:r>
      <w:r w:rsidRPr="002F46FA">
        <w:rPr>
          <w:rFonts w:asciiTheme="majorBidi" w:hAnsiTheme="majorBidi" w:cstheme="majorBidi"/>
        </w:rPr>
        <w:t>[</w:t>
      </w:r>
      <w:r w:rsidR="001B19E0">
        <w:rPr>
          <w:rFonts w:asciiTheme="majorBidi" w:hAnsiTheme="majorBidi" w:cstheme="majorBidi"/>
        </w:rPr>
        <w:t>8</w:t>
      </w:r>
      <w:r w:rsidRPr="002F46FA">
        <w:rPr>
          <w:rFonts w:asciiTheme="majorBidi" w:hAnsiTheme="majorBidi" w:cstheme="majorBidi"/>
        </w:rPr>
        <w:t>]</w:t>
      </w:r>
      <w:r w:rsidRPr="002F46FA">
        <w:rPr>
          <w:rFonts w:asciiTheme="majorBidi" w:hAnsiTheme="majorBidi" w:cstheme="majorBidi"/>
          <w:color w:val="050E17"/>
        </w:rPr>
        <w:t>, which consists of 20214 rows labeled into three classes: </w:t>
      </w:r>
    </w:p>
    <w:p w14:paraId="4818CAC4" w14:textId="77777777" w:rsidR="002F46FA" w:rsidRPr="002F46FA" w:rsidRDefault="002F46FA" w:rsidP="002F46FA">
      <w:pPr>
        <w:pStyle w:val="NormalWeb"/>
        <w:spacing w:before="0" w:beforeAutospacing="0" w:after="320" w:afterAutospacing="0"/>
        <w:ind w:left="720"/>
        <w:rPr>
          <w:rFonts w:asciiTheme="majorBidi" w:hAnsiTheme="majorBidi" w:cstheme="majorBidi"/>
        </w:rPr>
      </w:pPr>
      <w:r w:rsidRPr="002F46FA">
        <w:rPr>
          <w:rFonts w:asciiTheme="majorBidi" w:hAnsiTheme="majorBidi" w:cstheme="majorBidi"/>
          <w:color w:val="050E17"/>
        </w:rPr>
        <w:t>1) Non-depression (12574 rows).</w:t>
      </w:r>
    </w:p>
    <w:p w14:paraId="7A27A2C2" w14:textId="77777777" w:rsidR="002F46FA" w:rsidRPr="002F46FA" w:rsidRDefault="002F46FA" w:rsidP="002F46FA">
      <w:pPr>
        <w:pStyle w:val="NormalWeb"/>
        <w:spacing w:before="0" w:beforeAutospacing="0" w:after="320" w:afterAutospacing="0"/>
        <w:ind w:left="720"/>
        <w:rPr>
          <w:rFonts w:asciiTheme="majorBidi" w:hAnsiTheme="majorBidi" w:cstheme="majorBidi"/>
        </w:rPr>
      </w:pPr>
      <w:r w:rsidRPr="002F46FA">
        <w:rPr>
          <w:rFonts w:asciiTheme="majorBidi" w:hAnsiTheme="majorBidi" w:cstheme="majorBidi"/>
          <w:color w:val="050E17"/>
        </w:rPr>
        <w:t> 2) Depression Mood (5472 rows).</w:t>
      </w:r>
    </w:p>
    <w:p w14:paraId="5D9BD959" w14:textId="77777777" w:rsidR="002F46FA" w:rsidRPr="002F46FA" w:rsidRDefault="002F46FA" w:rsidP="002F46FA">
      <w:pPr>
        <w:pStyle w:val="NormalWeb"/>
        <w:spacing w:before="0" w:beforeAutospacing="0" w:after="320" w:afterAutospacing="0"/>
        <w:ind w:left="720"/>
        <w:rPr>
          <w:rFonts w:asciiTheme="majorBidi" w:hAnsiTheme="majorBidi" w:cstheme="majorBidi"/>
        </w:rPr>
      </w:pPr>
      <w:r w:rsidRPr="002F46FA">
        <w:rPr>
          <w:rFonts w:asciiTheme="majorBidi" w:hAnsiTheme="majorBidi" w:cstheme="majorBidi"/>
          <w:color w:val="050E17"/>
        </w:rPr>
        <w:t> 3) Depression with Suicidal Ideation (2167 rows). </w:t>
      </w:r>
    </w:p>
    <w:p w14:paraId="3EEE0253" w14:textId="4296EF27" w:rsidR="002F46FA" w:rsidRPr="002F46FA" w:rsidRDefault="002F46FA" w:rsidP="002F46FA">
      <w:pPr>
        <w:pStyle w:val="NormalWeb"/>
        <w:spacing w:before="0" w:beforeAutospacing="0" w:after="320" w:afterAutospacing="0"/>
        <w:ind w:left="720"/>
        <w:rPr>
          <w:rFonts w:asciiTheme="majorBidi" w:hAnsiTheme="majorBidi" w:cstheme="majorBidi"/>
        </w:rPr>
      </w:pPr>
      <w:r w:rsidRPr="002F46FA">
        <w:rPr>
          <w:rFonts w:asciiTheme="majorBidi" w:hAnsiTheme="majorBidi" w:cstheme="majorBidi"/>
          <w:color w:val="050E17"/>
        </w:rPr>
        <w:t>The second dataset was obtained from the GitHub repository "Depression-detector"</w:t>
      </w:r>
      <w:r w:rsidRPr="002F46FA">
        <w:rPr>
          <w:rFonts w:asciiTheme="majorBidi" w:hAnsiTheme="majorBidi" w:cstheme="majorBidi"/>
        </w:rPr>
        <w:t>[</w:t>
      </w:r>
      <w:r w:rsidR="001B19E0">
        <w:rPr>
          <w:rFonts w:asciiTheme="majorBidi" w:hAnsiTheme="majorBidi" w:cstheme="majorBidi"/>
        </w:rPr>
        <w:t>9</w:t>
      </w:r>
      <w:r w:rsidRPr="002F46FA">
        <w:rPr>
          <w:rFonts w:asciiTheme="majorBidi" w:hAnsiTheme="majorBidi" w:cstheme="majorBidi"/>
        </w:rPr>
        <w:t>]</w:t>
      </w:r>
      <w:r w:rsidRPr="002F46FA">
        <w:rPr>
          <w:rFonts w:asciiTheme="majorBidi" w:hAnsiTheme="majorBidi" w:cstheme="majorBidi"/>
          <w:color w:val="050E17"/>
        </w:rPr>
        <w:t>, which consists of 1058 rows labeled into two classes: </w:t>
      </w:r>
    </w:p>
    <w:p w14:paraId="4BDBFF92" w14:textId="77777777" w:rsidR="002F46FA" w:rsidRPr="002F46FA" w:rsidRDefault="002F46FA" w:rsidP="002F46FA">
      <w:pPr>
        <w:pStyle w:val="NormalWeb"/>
        <w:spacing w:before="0" w:beforeAutospacing="0" w:after="320" w:afterAutospacing="0"/>
        <w:ind w:left="720"/>
        <w:rPr>
          <w:rFonts w:asciiTheme="majorBidi" w:hAnsiTheme="majorBidi" w:cstheme="majorBidi"/>
        </w:rPr>
      </w:pPr>
      <w:r w:rsidRPr="002F46FA">
        <w:rPr>
          <w:rFonts w:asciiTheme="majorBidi" w:hAnsiTheme="majorBidi" w:cstheme="majorBidi"/>
          <w:color w:val="050E17"/>
        </w:rPr>
        <w:t>1) Depressed (529 rows).</w:t>
      </w:r>
    </w:p>
    <w:p w14:paraId="51E86093" w14:textId="77777777" w:rsidR="002F46FA" w:rsidRPr="002F46FA" w:rsidRDefault="002F46FA" w:rsidP="002F46FA">
      <w:pPr>
        <w:pStyle w:val="NormalWeb"/>
        <w:spacing w:before="0" w:beforeAutospacing="0" w:after="320" w:afterAutospacing="0"/>
        <w:ind w:left="720"/>
        <w:rPr>
          <w:rFonts w:asciiTheme="majorBidi" w:hAnsiTheme="majorBidi" w:cstheme="majorBidi"/>
        </w:rPr>
      </w:pPr>
      <w:r w:rsidRPr="002F46FA">
        <w:rPr>
          <w:rFonts w:asciiTheme="majorBidi" w:hAnsiTheme="majorBidi" w:cstheme="majorBidi"/>
          <w:color w:val="050E17"/>
        </w:rPr>
        <w:t>2) Not depressed (529 rows).</w:t>
      </w:r>
    </w:p>
    <w:p w14:paraId="5ACDCDC1" w14:textId="77777777" w:rsidR="002F46FA" w:rsidRPr="002F46FA" w:rsidRDefault="002F46FA" w:rsidP="002F46FA">
      <w:pPr>
        <w:pStyle w:val="NormalWeb"/>
        <w:spacing w:before="0" w:beforeAutospacing="0" w:after="320" w:afterAutospacing="0"/>
        <w:ind w:left="270"/>
        <w:rPr>
          <w:rFonts w:asciiTheme="majorBidi" w:hAnsiTheme="majorBidi" w:cstheme="majorBidi"/>
        </w:rPr>
      </w:pPr>
      <w:r w:rsidRPr="002F46FA">
        <w:rPr>
          <w:rFonts w:asciiTheme="majorBidi" w:hAnsiTheme="majorBidi" w:cstheme="majorBidi"/>
          <w:color w:val="050E17"/>
        </w:rPr>
        <w:t>2. Data preprocessing:</w:t>
      </w:r>
    </w:p>
    <w:p w14:paraId="245B439A" w14:textId="77777777" w:rsidR="002F46FA" w:rsidRPr="002F46FA" w:rsidRDefault="002F46FA" w:rsidP="008524EB">
      <w:pPr>
        <w:pStyle w:val="NormalWeb"/>
        <w:numPr>
          <w:ilvl w:val="0"/>
          <w:numId w:val="4"/>
        </w:numPr>
        <w:spacing w:before="0" w:beforeAutospacing="0" w:after="320" w:afterAutospacing="0"/>
        <w:ind w:left="900"/>
        <w:textAlignment w:val="baseline"/>
        <w:rPr>
          <w:rFonts w:asciiTheme="majorBidi" w:hAnsiTheme="majorBidi" w:cstheme="majorBidi"/>
          <w:color w:val="050E17"/>
        </w:rPr>
      </w:pPr>
      <w:r w:rsidRPr="002F46FA">
        <w:rPr>
          <w:rFonts w:asciiTheme="majorBidi" w:hAnsiTheme="majorBidi" w:cstheme="majorBidi"/>
          <w:color w:val="050E17"/>
        </w:rPr>
        <w:t>Datasets Integrating </w:t>
      </w:r>
    </w:p>
    <w:p w14:paraId="5C3D204B" w14:textId="77777777" w:rsidR="002F46FA" w:rsidRPr="002F46FA" w:rsidRDefault="002F46FA" w:rsidP="002F46FA">
      <w:pPr>
        <w:pStyle w:val="NormalWeb"/>
        <w:spacing w:before="0" w:beforeAutospacing="0" w:after="320" w:afterAutospacing="0"/>
        <w:ind w:left="540" w:hanging="360"/>
        <w:rPr>
          <w:rFonts w:asciiTheme="majorBidi" w:hAnsiTheme="majorBidi" w:cstheme="majorBidi"/>
        </w:rPr>
      </w:pPr>
      <w:r w:rsidRPr="002F46FA">
        <w:rPr>
          <w:rFonts w:asciiTheme="majorBidi" w:hAnsiTheme="majorBidi" w:cstheme="majorBidi"/>
          <w:color w:val="050E17"/>
        </w:rPr>
        <w:t>Before integrating the above two datasets there are few steps:</w:t>
      </w:r>
    </w:p>
    <w:p w14:paraId="300CC3AD" w14:textId="77777777" w:rsidR="002F46FA" w:rsidRPr="002F46FA" w:rsidRDefault="002F46FA" w:rsidP="008524EB">
      <w:pPr>
        <w:pStyle w:val="NormalWeb"/>
        <w:numPr>
          <w:ilvl w:val="0"/>
          <w:numId w:val="5"/>
        </w:numPr>
        <w:spacing w:before="0" w:beforeAutospacing="0" w:after="0" w:afterAutospacing="0"/>
        <w:ind w:left="1170"/>
        <w:textAlignment w:val="baseline"/>
        <w:rPr>
          <w:rFonts w:asciiTheme="majorBidi" w:hAnsiTheme="majorBidi" w:cstheme="majorBidi"/>
          <w:color w:val="050E17"/>
        </w:rPr>
      </w:pPr>
      <w:r w:rsidRPr="002F46FA">
        <w:rPr>
          <w:rFonts w:asciiTheme="majorBidi" w:hAnsiTheme="majorBidi" w:cstheme="majorBidi"/>
          <w:color w:val="050E17"/>
        </w:rPr>
        <w:t>Merging the two labels “Depression Mood” and ”Depression with Suicidal Ideation” to be one label “Depression Mood” as the goal of this project is just detecting depression and not suicidal ideation because depression usually is linked to a greater risk of suicide.</w:t>
      </w:r>
    </w:p>
    <w:p w14:paraId="74BB82EF" w14:textId="77777777" w:rsidR="002F46FA" w:rsidRPr="002F46FA" w:rsidRDefault="002F46FA" w:rsidP="008524EB">
      <w:pPr>
        <w:pStyle w:val="NormalWeb"/>
        <w:numPr>
          <w:ilvl w:val="0"/>
          <w:numId w:val="5"/>
        </w:numPr>
        <w:spacing w:before="0" w:beforeAutospacing="0" w:after="320" w:afterAutospacing="0"/>
        <w:ind w:left="1170"/>
        <w:textAlignment w:val="baseline"/>
        <w:rPr>
          <w:rFonts w:asciiTheme="majorBidi" w:hAnsiTheme="majorBidi" w:cstheme="majorBidi"/>
          <w:color w:val="202124"/>
        </w:rPr>
      </w:pPr>
      <w:r w:rsidRPr="002F46FA">
        <w:rPr>
          <w:rFonts w:asciiTheme="majorBidi" w:hAnsiTheme="majorBidi" w:cstheme="majorBidi"/>
          <w:color w:val="050E17"/>
        </w:rPr>
        <w:t>Merging these two datasets and changing the labels to “1”= depression and “0” = no depression.</w:t>
      </w:r>
    </w:p>
    <w:p w14:paraId="589B08C7" w14:textId="77777777" w:rsidR="002F46FA" w:rsidRPr="002F46FA" w:rsidRDefault="002F46FA" w:rsidP="002F46FA">
      <w:pPr>
        <w:pStyle w:val="NormalWeb"/>
        <w:spacing w:before="0" w:beforeAutospacing="0" w:after="320" w:afterAutospacing="0"/>
        <w:ind w:left="540" w:hanging="360"/>
        <w:rPr>
          <w:rFonts w:asciiTheme="majorBidi" w:hAnsiTheme="majorBidi" w:cstheme="majorBidi"/>
        </w:rPr>
      </w:pPr>
      <w:r w:rsidRPr="002F46FA">
        <w:rPr>
          <w:rFonts w:asciiTheme="majorBidi" w:hAnsiTheme="majorBidi" w:cstheme="majorBidi"/>
          <w:color w:val="050E17"/>
        </w:rPr>
        <w:t>2) Dropping duplicate rows.</w:t>
      </w:r>
    </w:p>
    <w:p w14:paraId="4EACA12B" w14:textId="77777777" w:rsidR="002F46FA" w:rsidRPr="002F46FA" w:rsidRDefault="002F46FA" w:rsidP="002F46FA">
      <w:pPr>
        <w:pStyle w:val="NormalWeb"/>
        <w:spacing w:before="0" w:beforeAutospacing="0" w:after="320" w:afterAutospacing="0"/>
        <w:rPr>
          <w:rFonts w:asciiTheme="majorBidi" w:hAnsiTheme="majorBidi" w:cstheme="majorBidi"/>
        </w:rPr>
      </w:pPr>
      <w:r w:rsidRPr="002F46FA">
        <w:rPr>
          <w:rFonts w:asciiTheme="majorBidi" w:hAnsiTheme="majorBidi" w:cstheme="majorBidi"/>
          <w:color w:val="050E17"/>
        </w:rPr>
        <w:t>        3) Dropping Nan rows.</w:t>
      </w:r>
    </w:p>
    <w:p w14:paraId="4FAFD785" w14:textId="5F803244" w:rsidR="002F46FA" w:rsidRPr="002F46FA" w:rsidRDefault="002F46FA" w:rsidP="002F46FA">
      <w:pPr>
        <w:pStyle w:val="NormalWeb"/>
        <w:spacing w:before="0" w:beforeAutospacing="0" w:after="320" w:afterAutospacing="0"/>
        <w:rPr>
          <w:rFonts w:asciiTheme="majorBidi" w:hAnsiTheme="majorBidi" w:cstheme="majorBidi"/>
        </w:rPr>
      </w:pPr>
      <w:r w:rsidRPr="002F46FA">
        <w:rPr>
          <w:rFonts w:asciiTheme="majorBidi" w:hAnsiTheme="majorBidi" w:cstheme="majorBidi"/>
          <w:color w:val="050E17"/>
        </w:rPr>
        <w:t xml:space="preserve">        4) Handling </w:t>
      </w:r>
      <w:r>
        <w:rPr>
          <w:rFonts w:asciiTheme="majorBidi" w:hAnsiTheme="majorBidi" w:cstheme="majorBidi"/>
          <w:color w:val="050E17"/>
        </w:rPr>
        <w:t>imbalanced</w:t>
      </w:r>
      <w:r w:rsidRPr="002F46FA">
        <w:rPr>
          <w:rFonts w:asciiTheme="majorBidi" w:hAnsiTheme="majorBidi" w:cstheme="majorBidi"/>
          <w:color w:val="050E17"/>
        </w:rPr>
        <w:t xml:space="preserve"> data:</w:t>
      </w:r>
    </w:p>
    <w:p w14:paraId="27EBEE8C" w14:textId="34290496" w:rsidR="002F46FA" w:rsidRPr="002F46FA" w:rsidRDefault="002F46FA" w:rsidP="002F46FA">
      <w:pPr>
        <w:pStyle w:val="NormalWeb"/>
        <w:spacing w:before="0" w:beforeAutospacing="0" w:after="320" w:afterAutospacing="0"/>
        <w:ind w:left="900"/>
        <w:rPr>
          <w:rFonts w:asciiTheme="majorBidi" w:hAnsiTheme="majorBidi" w:cstheme="majorBidi"/>
        </w:rPr>
      </w:pPr>
      <w:r w:rsidRPr="002F46FA">
        <w:rPr>
          <w:rFonts w:asciiTheme="majorBidi" w:hAnsiTheme="majorBidi" w:cstheme="majorBidi"/>
          <w:color w:val="050E17"/>
        </w:rPr>
        <w:t xml:space="preserve">The distribution of classes in the dataset is unequal, with </w:t>
      </w:r>
      <w:r>
        <w:rPr>
          <w:rFonts w:asciiTheme="majorBidi" w:hAnsiTheme="majorBidi" w:cstheme="majorBidi"/>
          <w:color w:val="050E17"/>
        </w:rPr>
        <w:t xml:space="preserve">the </w:t>
      </w:r>
      <w:r w:rsidRPr="002F46FA">
        <w:rPr>
          <w:rFonts w:asciiTheme="majorBidi" w:hAnsiTheme="majorBidi" w:cstheme="majorBidi"/>
          <w:color w:val="050E17"/>
        </w:rPr>
        <w:t xml:space="preserve">depression class having significantly fewer examples than the other (no depression=13088 instances while depression= 8146 instances). To handle the unbalancing, the majority class was </w:t>
      </w:r>
      <w:proofErr w:type="spellStart"/>
      <w:r>
        <w:rPr>
          <w:rFonts w:asciiTheme="majorBidi" w:hAnsiTheme="majorBidi" w:cstheme="majorBidi"/>
          <w:color w:val="050E17"/>
        </w:rPr>
        <w:t>undersampling</w:t>
      </w:r>
      <w:proofErr w:type="spellEnd"/>
      <w:r w:rsidRPr="002F46FA">
        <w:rPr>
          <w:rFonts w:asciiTheme="majorBidi" w:hAnsiTheme="majorBidi" w:cstheme="majorBidi"/>
          <w:color w:val="050E17"/>
        </w:rPr>
        <w:t xml:space="preserve"> by removing some examples using </w:t>
      </w:r>
      <w:r>
        <w:rPr>
          <w:rFonts w:asciiTheme="majorBidi" w:hAnsiTheme="majorBidi" w:cstheme="majorBidi"/>
          <w:color w:val="050E17"/>
        </w:rPr>
        <w:t xml:space="preserve">the </w:t>
      </w:r>
      <w:proofErr w:type="spellStart"/>
      <w:r w:rsidRPr="002F46FA">
        <w:rPr>
          <w:rFonts w:asciiTheme="majorBidi" w:hAnsiTheme="majorBidi" w:cstheme="majorBidi"/>
          <w:color w:val="050E17"/>
        </w:rPr>
        <w:t>sklearn</w:t>
      </w:r>
      <w:proofErr w:type="spellEnd"/>
      <w:r w:rsidRPr="002F46FA">
        <w:rPr>
          <w:rFonts w:asciiTheme="majorBidi" w:hAnsiTheme="majorBidi" w:cstheme="majorBidi"/>
          <w:color w:val="050E17"/>
        </w:rPr>
        <w:t xml:space="preserve"> </w:t>
      </w:r>
      <w:proofErr w:type="gramStart"/>
      <w:r w:rsidRPr="002F46FA">
        <w:rPr>
          <w:rFonts w:asciiTheme="majorBidi" w:hAnsiTheme="majorBidi" w:cstheme="majorBidi"/>
          <w:color w:val="050E17"/>
        </w:rPr>
        <w:t>resample</w:t>
      </w:r>
      <w:r w:rsidRPr="002F46FA">
        <w:rPr>
          <w:rFonts w:asciiTheme="majorBidi" w:hAnsiTheme="majorBidi" w:cstheme="majorBidi"/>
        </w:rPr>
        <w:t>[</w:t>
      </w:r>
      <w:proofErr w:type="gramEnd"/>
      <w:r w:rsidR="001B19E0">
        <w:rPr>
          <w:rFonts w:asciiTheme="majorBidi" w:hAnsiTheme="majorBidi" w:cstheme="majorBidi"/>
        </w:rPr>
        <w:t>10</w:t>
      </w:r>
      <w:r w:rsidRPr="002F46FA">
        <w:rPr>
          <w:rFonts w:asciiTheme="majorBidi" w:hAnsiTheme="majorBidi" w:cstheme="majorBidi"/>
        </w:rPr>
        <w:t>]</w:t>
      </w:r>
      <w:r>
        <w:rPr>
          <w:rFonts w:asciiTheme="majorBidi" w:hAnsiTheme="majorBidi" w:cstheme="majorBidi"/>
        </w:rPr>
        <w:t xml:space="preserve">. Figures 4 and 5 show the data before and after </w:t>
      </w:r>
      <w:proofErr w:type="spellStart"/>
      <w:r>
        <w:rPr>
          <w:rFonts w:asciiTheme="majorBidi" w:hAnsiTheme="majorBidi" w:cstheme="majorBidi"/>
        </w:rPr>
        <w:t>undersampling</w:t>
      </w:r>
      <w:proofErr w:type="spellEnd"/>
      <w:r w:rsidRPr="002F46FA">
        <w:rPr>
          <w:rFonts w:asciiTheme="majorBidi" w:hAnsiTheme="majorBidi" w:cstheme="majorBidi"/>
          <w:color w:val="050E17"/>
        </w:rPr>
        <w:t>.</w:t>
      </w:r>
    </w:p>
    <w:p w14:paraId="43189C5B" w14:textId="77777777" w:rsidR="002F46FA" w:rsidRDefault="002F46FA" w:rsidP="002F46FA">
      <w:pPr>
        <w:pStyle w:val="NormalWeb"/>
        <w:keepNext/>
        <w:spacing w:before="0" w:beforeAutospacing="0" w:after="320" w:afterAutospacing="0"/>
        <w:ind w:left="900"/>
        <w:jc w:val="center"/>
      </w:pPr>
      <w:r w:rsidRPr="002F46FA">
        <w:rPr>
          <w:rFonts w:asciiTheme="majorBidi" w:eastAsiaTheme="minorEastAsia" w:hAnsiTheme="majorBidi" w:cstheme="majorBidi"/>
          <w:noProof/>
        </w:rPr>
        <w:lastRenderedPageBreak/>
        <w:drawing>
          <wp:inline distT="0" distB="0" distL="0" distR="0" wp14:anchorId="57280D25" wp14:editId="275D76C0">
            <wp:extent cx="2504440" cy="2393315"/>
            <wp:effectExtent l="0" t="0" r="0" b="0"/>
            <wp:docPr id="2055702796" name="Picture 4" descr="A blue and orang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702796" name="Picture 4" descr="A blue and orange pie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04440" cy="2393315"/>
                    </a:xfrm>
                    <a:prstGeom prst="rect">
                      <a:avLst/>
                    </a:prstGeom>
                    <a:noFill/>
                    <a:ln>
                      <a:noFill/>
                    </a:ln>
                  </pic:spPr>
                </pic:pic>
              </a:graphicData>
            </a:graphic>
          </wp:inline>
        </w:drawing>
      </w:r>
    </w:p>
    <w:p w14:paraId="22333A95" w14:textId="37690EBB" w:rsidR="002F46FA" w:rsidRPr="002F46FA" w:rsidRDefault="002F46FA" w:rsidP="002F46FA">
      <w:pPr>
        <w:pStyle w:val="Caption"/>
        <w:jc w:val="center"/>
        <w:rPr>
          <w:b w:val="0"/>
          <w:bCs w:val="0"/>
          <w:i/>
          <w:iCs/>
          <w:sz w:val="22"/>
          <w:szCs w:val="22"/>
        </w:rPr>
      </w:pPr>
      <w:r w:rsidRPr="002F46FA">
        <w:rPr>
          <w:b w:val="0"/>
          <w:bCs w:val="0"/>
          <w:i/>
          <w:iCs/>
          <w:sz w:val="22"/>
          <w:szCs w:val="22"/>
        </w:rPr>
        <w:t xml:space="preserve">Figure </w:t>
      </w:r>
      <w:r w:rsidRPr="002F46FA">
        <w:rPr>
          <w:b w:val="0"/>
          <w:bCs w:val="0"/>
          <w:i/>
          <w:iCs/>
          <w:sz w:val="22"/>
          <w:szCs w:val="22"/>
        </w:rPr>
        <w:fldChar w:fldCharType="begin"/>
      </w:r>
      <w:r w:rsidRPr="002F46FA">
        <w:rPr>
          <w:b w:val="0"/>
          <w:bCs w:val="0"/>
          <w:i/>
          <w:iCs/>
          <w:sz w:val="22"/>
          <w:szCs w:val="22"/>
        </w:rPr>
        <w:instrText xml:space="preserve"> SEQ Figure \* ARABIC </w:instrText>
      </w:r>
      <w:r w:rsidRPr="002F46FA">
        <w:rPr>
          <w:b w:val="0"/>
          <w:bCs w:val="0"/>
          <w:i/>
          <w:iCs/>
          <w:sz w:val="22"/>
          <w:szCs w:val="22"/>
        </w:rPr>
        <w:fldChar w:fldCharType="separate"/>
      </w:r>
      <w:r w:rsidR="00485D74">
        <w:rPr>
          <w:b w:val="0"/>
          <w:bCs w:val="0"/>
          <w:i/>
          <w:iCs/>
          <w:noProof/>
          <w:sz w:val="22"/>
          <w:szCs w:val="22"/>
        </w:rPr>
        <w:t>1</w:t>
      </w:r>
      <w:r w:rsidRPr="002F46FA">
        <w:rPr>
          <w:b w:val="0"/>
          <w:bCs w:val="0"/>
          <w:i/>
          <w:iCs/>
          <w:sz w:val="22"/>
          <w:szCs w:val="22"/>
        </w:rPr>
        <w:fldChar w:fldCharType="end"/>
      </w:r>
      <w:r w:rsidRPr="002F46FA">
        <w:rPr>
          <w:b w:val="0"/>
          <w:bCs w:val="0"/>
          <w:i/>
          <w:iCs/>
          <w:sz w:val="22"/>
          <w:szCs w:val="22"/>
        </w:rPr>
        <w:t xml:space="preserve">. Data before </w:t>
      </w:r>
      <w:proofErr w:type="spellStart"/>
      <w:r w:rsidRPr="002F46FA">
        <w:rPr>
          <w:b w:val="0"/>
          <w:bCs w:val="0"/>
          <w:i/>
          <w:iCs/>
          <w:sz w:val="22"/>
          <w:szCs w:val="22"/>
        </w:rPr>
        <w:t>undersampling</w:t>
      </w:r>
      <w:proofErr w:type="spellEnd"/>
    </w:p>
    <w:p w14:paraId="74714597" w14:textId="77777777" w:rsidR="002F46FA" w:rsidRDefault="002F46FA" w:rsidP="002F46FA">
      <w:pPr>
        <w:pStyle w:val="NormalWeb"/>
        <w:keepNext/>
        <w:spacing w:before="0" w:beforeAutospacing="0" w:after="320" w:afterAutospacing="0"/>
        <w:ind w:left="900"/>
        <w:jc w:val="center"/>
      </w:pPr>
      <w:r w:rsidRPr="002F46FA">
        <w:rPr>
          <w:rFonts w:asciiTheme="majorBidi" w:eastAsiaTheme="minorEastAsia" w:hAnsiTheme="majorBidi" w:cstheme="majorBidi"/>
          <w:noProof/>
        </w:rPr>
        <w:drawing>
          <wp:inline distT="0" distB="0" distL="0" distR="0" wp14:anchorId="368D16DD" wp14:editId="41F9AF12">
            <wp:extent cx="2353310" cy="2298065"/>
            <wp:effectExtent l="0" t="0" r="0" b="635"/>
            <wp:docPr id="1995987130" name="Picture 3" descr="A picture containing text, screenshot, circl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987130" name="Picture 3" descr="A picture containing text, screenshot, circle, dia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53310" cy="2298065"/>
                    </a:xfrm>
                    <a:prstGeom prst="rect">
                      <a:avLst/>
                    </a:prstGeom>
                    <a:noFill/>
                    <a:ln>
                      <a:noFill/>
                    </a:ln>
                  </pic:spPr>
                </pic:pic>
              </a:graphicData>
            </a:graphic>
          </wp:inline>
        </w:drawing>
      </w:r>
    </w:p>
    <w:p w14:paraId="212B338C" w14:textId="4F3471EC" w:rsidR="002F46FA" w:rsidRPr="002F46FA" w:rsidRDefault="002F46FA" w:rsidP="002F46FA">
      <w:pPr>
        <w:pStyle w:val="Caption"/>
        <w:jc w:val="center"/>
        <w:rPr>
          <w:rFonts w:asciiTheme="majorBidi" w:hAnsiTheme="majorBidi" w:cstheme="majorBidi"/>
          <w:b w:val="0"/>
          <w:bCs w:val="0"/>
          <w:i/>
          <w:iCs/>
          <w:sz w:val="22"/>
          <w:szCs w:val="22"/>
        </w:rPr>
      </w:pPr>
      <w:r w:rsidRPr="002F46FA">
        <w:rPr>
          <w:b w:val="0"/>
          <w:bCs w:val="0"/>
          <w:i/>
          <w:iCs/>
          <w:sz w:val="22"/>
          <w:szCs w:val="22"/>
        </w:rPr>
        <w:t xml:space="preserve">Figure </w:t>
      </w:r>
      <w:r w:rsidRPr="002F46FA">
        <w:rPr>
          <w:b w:val="0"/>
          <w:bCs w:val="0"/>
          <w:i/>
          <w:iCs/>
          <w:sz w:val="22"/>
          <w:szCs w:val="22"/>
        </w:rPr>
        <w:fldChar w:fldCharType="begin"/>
      </w:r>
      <w:r w:rsidRPr="002F46FA">
        <w:rPr>
          <w:b w:val="0"/>
          <w:bCs w:val="0"/>
          <w:i/>
          <w:iCs/>
          <w:sz w:val="22"/>
          <w:szCs w:val="22"/>
        </w:rPr>
        <w:instrText xml:space="preserve"> SEQ Figure \* ARABIC </w:instrText>
      </w:r>
      <w:r w:rsidRPr="002F46FA">
        <w:rPr>
          <w:b w:val="0"/>
          <w:bCs w:val="0"/>
          <w:i/>
          <w:iCs/>
          <w:sz w:val="22"/>
          <w:szCs w:val="22"/>
        </w:rPr>
        <w:fldChar w:fldCharType="separate"/>
      </w:r>
      <w:r w:rsidR="00485D74">
        <w:rPr>
          <w:b w:val="0"/>
          <w:bCs w:val="0"/>
          <w:i/>
          <w:iCs/>
          <w:noProof/>
          <w:sz w:val="22"/>
          <w:szCs w:val="22"/>
        </w:rPr>
        <w:t>2</w:t>
      </w:r>
      <w:r w:rsidRPr="002F46FA">
        <w:rPr>
          <w:b w:val="0"/>
          <w:bCs w:val="0"/>
          <w:i/>
          <w:iCs/>
          <w:sz w:val="22"/>
          <w:szCs w:val="22"/>
        </w:rPr>
        <w:fldChar w:fldCharType="end"/>
      </w:r>
      <w:r w:rsidRPr="002F46FA">
        <w:rPr>
          <w:b w:val="0"/>
          <w:bCs w:val="0"/>
          <w:i/>
          <w:iCs/>
          <w:sz w:val="22"/>
          <w:szCs w:val="22"/>
        </w:rPr>
        <w:t xml:space="preserve">. Data after </w:t>
      </w:r>
      <w:proofErr w:type="spellStart"/>
      <w:r w:rsidRPr="002F46FA">
        <w:rPr>
          <w:b w:val="0"/>
          <w:bCs w:val="0"/>
          <w:i/>
          <w:iCs/>
          <w:sz w:val="22"/>
          <w:szCs w:val="22"/>
        </w:rPr>
        <w:t>undersampling</w:t>
      </w:r>
      <w:proofErr w:type="spellEnd"/>
    </w:p>
    <w:p w14:paraId="11654EAA" w14:textId="76C630C2" w:rsidR="002F46FA" w:rsidRPr="002F46FA" w:rsidRDefault="002F46FA" w:rsidP="002F46FA">
      <w:pPr>
        <w:pStyle w:val="NormalWeb"/>
        <w:spacing w:before="0" w:beforeAutospacing="0" w:after="320" w:afterAutospacing="0"/>
        <w:rPr>
          <w:rFonts w:asciiTheme="majorBidi" w:hAnsiTheme="majorBidi" w:cstheme="majorBidi"/>
        </w:rPr>
      </w:pPr>
      <w:r w:rsidRPr="002F46FA">
        <w:rPr>
          <w:rFonts w:asciiTheme="majorBidi" w:hAnsiTheme="majorBidi" w:cstheme="majorBidi"/>
          <w:color w:val="050E17"/>
        </w:rPr>
        <w:t>5)</w:t>
      </w:r>
      <w:r>
        <w:rPr>
          <w:rFonts w:asciiTheme="majorBidi" w:hAnsiTheme="majorBidi" w:cstheme="majorBidi"/>
          <w:color w:val="050E17"/>
        </w:rPr>
        <w:t xml:space="preserve"> </w:t>
      </w:r>
      <w:r w:rsidRPr="002F46FA">
        <w:rPr>
          <w:rFonts w:asciiTheme="majorBidi" w:hAnsiTheme="majorBidi" w:cstheme="majorBidi"/>
          <w:color w:val="050E17"/>
        </w:rPr>
        <w:t xml:space="preserve">The </w:t>
      </w:r>
      <w:proofErr w:type="spellStart"/>
      <w:r w:rsidRPr="002F46FA">
        <w:rPr>
          <w:rFonts w:asciiTheme="majorBidi" w:hAnsiTheme="majorBidi" w:cstheme="majorBidi"/>
          <w:color w:val="050E17"/>
        </w:rPr>
        <w:t>Arabert</w:t>
      </w:r>
      <w:proofErr w:type="spellEnd"/>
      <w:r w:rsidRPr="002F46FA">
        <w:rPr>
          <w:rFonts w:asciiTheme="majorBidi" w:hAnsiTheme="majorBidi" w:cstheme="majorBidi"/>
          <w:color w:val="050E17"/>
        </w:rPr>
        <w:t xml:space="preserve"> model's preprocessing function was applied to the dataset, which involved several operations, such as removing HTML markup, replacing URLs, emails, and mentions with special tokens, removing diacritics and </w:t>
      </w:r>
      <w:proofErr w:type="spellStart"/>
      <w:r w:rsidRPr="002F46FA">
        <w:rPr>
          <w:rFonts w:asciiTheme="majorBidi" w:hAnsiTheme="majorBidi" w:cstheme="majorBidi"/>
          <w:color w:val="050E17"/>
        </w:rPr>
        <w:t>tatweel</w:t>
      </w:r>
      <w:proofErr w:type="spellEnd"/>
      <w:r w:rsidRPr="002F46FA">
        <w:rPr>
          <w:rFonts w:asciiTheme="majorBidi" w:hAnsiTheme="majorBidi" w:cstheme="majorBidi"/>
          <w:color w:val="050E17"/>
        </w:rPr>
        <w:t xml:space="preserve">, replacing repetition of more than two non-digit characters with two of the same character, mapping Hindi numbers to Arabic and applying </w:t>
      </w:r>
      <w:proofErr w:type="spellStart"/>
      <w:r w:rsidRPr="002F46FA">
        <w:rPr>
          <w:rFonts w:asciiTheme="majorBidi" w:hAnsiTheme="majorBidi" w:cstheme="majorBidi"/>
          <w:color w:val="050E17"/>
        </w:rPr>
        <w:t>Farasa</w:t>
      </w:r>
      <w:proofErr w:type="spellEnd"/>
      <w:r w:rsidRPr="002F46FA">
        <w:rPr>
          <w:rFonts w:asciiTheme="majorBidi" w:hAnsiTheme="majorBidi" w:cstheme="majorBidi"/>
          <w:color w:val="050E17"/>
        </w:rPr>
        <w:t xml:space="preserve"> segmentation.</w:t>
      </w:r>
    </w:p>
    <w:p w14:paraId="76878A33" w14:textId="541534EA" w:rsidR="002F46FA" w:rsidRPr="002F46FA" w:rsidRDefault="002F46FA" w:rsidP="002F46FA">
      <w:pPr>
        <w:pStyle w:val="NormalWeb"/>
        <w:spacing w:before="0" w:beforeAutospacing="0" w:after="320" w:afterAutospacing="0"/>
        <w:rPr>
          <w:rFonts w:asciiTheme="majorBidi" w:hAnsiTheme="majorBidi" w:cstheme="majorBidi"/>
        </w:rPr>
      </w:pPr>
      <w:r w:rsidRPr="002F46FA">
        <w:rPr>
          <w:rFonts w:asciiTheme="majorBidi" w:hAnsiTheme="majorBidi" w:cstheme="majorBidi"/>
          <w:color w:val="050E17"/>
        </w:rPr>
        <w:t>3.</w:t>
      </w:r>
      <w:r>
        <w:rPr>
          <w:rFonts w:asciiTheme="majorBidi" w:hAnsiTheme="majorBidi" w:cstheme="majorBidi"/>
          <w:color w:val="050E17"/>
        </w:rPr>
        <w:t xml:space="preserve"> </w:t>
      </w:r>
      <w:r w:rsidRPr="002F46FA">
        <w:rPr>
          <w:rFonts w:asciiTheme="majorBidi" w:hAnsiTheme="majorBidi" w:cstheme="majorBidi"/>
          <w:color w:val="050E17"/>
        </w:rPr>
        <w:t>Model fine-tuning:</w:t>
      </w:r>
    </w:p>
    <w:p w14:paraId="48CDBA71" w14:textId="3319906B" w:rsidR="002F46FA" w:rsidRPr="002F46FA" w:rsidRDefault="002F46FA" w:rsidP="002F46FA">
      <w:pPr>
        <w:pStyle w:val="NormalWeb"/>
        <w:spacing w:before="0" w:beforeAutospacing="0" w:after="0" w:afterAutospacing="0"/>
        <w:rPr>
          <w:rFonts w:asciiTheme="majorBidi" w:hAnsiTheme="majorBidi" w:cstheme="majorBidi"/>
        </w:rPr>
      </w:pPr>
      <w:r w:rsidRPr="002F46FA">
        <w:rPr>
          <w:rFonts w:asciiTheme="majorBidi" w:hAnsiTheme="majorBidi" w:cstheme="majorBidi"/>
          <w:color w:val="050E17"/>
        </w:rPr>
        <w:t xml:space="preserve">Hyperparameter tuning is an essential step in fine-tuning an </w:t>
      </w:r>
      <w:proofErr w:type="spellStart"/>
      <w:r w:rsidRPr="002F46FA">
        <w:rPr>
          <w:rFonts w:asciiTheme="majorBidi" w:hAnsiTheme="majorBidi" w:cstheme="majorBidi"/>
          <w:color w:val="050E17"/>
        </w:rPr>
        <w:t>Arabert</w:t>
      </w:r>
      <w:proofErr w:type="spellEnd"/>
      <w:r w:rsidRPr="002F46FA">
        <w:rPr>
          <w:rFonts w:asciiTheme="majorBidi" w:hAnsiTheme="majorBidi" w:cstheme="majorBidi"/>
          <w:color w:val="050E17"/>
        </w:rPr>
        <w:t xml:space="preserve"> transformer model to achieve the best possible performance on a specific natural language processing (NLP) task. Hyperparameters are configuration settings that affect how the model is trained and how it learns</w:t>
      </w:r>
      <w:r>
        <w:rPr>
          <w:rFonts w:asciiTheme="majorBidi" w:hAnsiTheme="majorBidi" w:cstheme="majorBidi"/>
          <w:color w:val="050E17"/>
        </w:rPr>
        <w:t xml:space="preserve"> </w:t>
      </w:r>
      <w:r w:rsidRPr="002F46FA">
        <w:rPr>
          <w:rFonts w:asciiTheme="majorBidi" w:hAnsiTheme="majorBidi" w:cstheme="majorBidi"/>
          <w:color w:val="050E17"/>
        </w:rPr>
        <w:t>from the task-specific dataset. Tuning these hyperparameters involves selecting the optimal values for them to maximize the model's performance on the target task.</w:t>
      </w:r>
    </w:p>
    <w:p w14:paraId="3289AE80" w14:textId="628553EE" w:rsidR="002F46FA" w:rsidRDefault="002F46FA" w:rsidP="002F46FA">
      <w:pPr>
        <w:pStyle w:val="NormalWeb"/>
        <w:spacing w:before="0" w:beforeAutospacing="0" w:after="0" w:afterAutospacing="0"/>
        <w:rPr>
          <w:rFonts w:asciiTheme="majorBidi" w:hAnsiTheme="majorBidi" w:cstheme="majorBidi"/>
          <w:color w:val="050E17"/>
        </w:rPr>
      </w:pPr>
      <w:r w:rsidRPr="002F46FA">
        <w:rPr>
          <w:rFonts w:asciiTheme="majorBidi" w:hAnsiTheme="majorBidi" w:cstheme="majorBidi"/>
          <w:color w:val="050E17"/>
        </w:rPr>
        <w:lastRenderedPageBreak/>
        <w:t>These hyperparameters are: </w:t>
      </w:r>
    </w:p>
    <w:p w14:paraId="682B1947" w14:textId="77777777" w:rsidR="002F46FA" w:rsidRPr="002F46FA" w:rsidRDefault="002F46FA" w:rsidP="002F46FA">
      <w:pPr>
        <w:pStyle w:val="NormalWeb"/>
        <w:spacing w:before="0" w:beforeAutospacing="0" w:after="0" w:afterAutospacing="0"/>
        <w:rPr>
          <w:rFonts w:asciiTheme="majorBidi" w:hAnsiTheme="majorBidi" w:cstheme="majorBidi"/>
        </w:rPr>
      </w:pPr>
    </w:p>
    <w:p w14:paraId="66F83DE3" w14:textId="77777777" w:rsidR="002F46FA" w:rsidRPr="002F46FA" w:rsidRDefault="002F46FA" w:rsidP="008524EB">
      <w:pPr>
        <w:pStyle w:val="NormalWeb"/>
        <w:numPr>
          <w:ilvl w:val="0"/>
          <w:numId w:val="6"/>
        </w:numPr>
        <w:spacing w:before="0" w:beforeAutospacing="0" w:after="0" w:afterAutospacing="0"/>
        <w:textAlignment w:val="baseline"/>
        <w:rPr>
          <w:rFonts w:asciiTheme="majorBidi" w:hAnsiTheme="majorBidi" w:cstheme="majorBidi"/>
          <w:color w:val="4B5563"/>
        </w:rPr>
      </w:pPr>
      <w:proofErr w:type="spellStart"/>
      <w:r w:rsidRPr="002F46FA">
        <w:rPr>
          <w:rFonts w:asciiTheme="majorBidi" w:hAnsiTheme="majorBidi" w:cstheme="majorBidi"/>
          <w:color w:val="050E17"/>
        </w:rPr>
        <w:t>learning_rate</w:t>
      </w:r>
      <w:proofErr w:type="spellEnd"/>
      <w:r w:rsidRPr="002F46FA">
        <w:rPr>
          <w:rFonts w:asciiTheme="majorBidi" w:hAnsiTheme="majorBidi" w:cstheme="majorBidi"/>
          <w:color w:val="050E17"/>
        </w:rPr>
        <w:t>: 2e-05</w:t>
      </w:r>
    </w:p>
    <w:p w14:paraId="5C6B220D" w14:textId="77777777" w:rsidR="002F46FA" w:rsidRPr="002F46FA" w:rsidRDefault="002F46FA" w:rsidP="008524EB">
      <w:pPr>
        <w:pStyle w:val="NormalWeb"/>
        <w:numPr>
          <w:ilvl w:val="0"/>
          <w:numId w:val="6"/>
        </w:numPr>
        <w:spacing w:before="0" w:beforeAutospacing="0" w:after="0" w:afterAutospacing="0"/>
        <w:textAlignment w:val="baseline"/>
        <w:rPr>
          <w:rFonts w:asciiTheme="majorBidi" w:hAnsiTheme="majorBidi" w:cstheme="majorBidi"/>
          <w:color w:val="4B5563"/>
        </w:rPr>
      </w:pPr>
      <w:proofErr w:type="spellStart"/>
      <w:r w:rsidRPr="002F46FA">
        <w:rPr>
          <w:rFonts w:asciiTheme="majorBidi" w:hAnsiTheme="majorBidi" w:cstheme="majorBidi"/>
          <w:color w:val="050E17"/>
        </w:rPr>
        <w:t>train_batch_size</w:t>
      </w:r>
      <w:proofErr w:type="spellEnd"/>
      <w:r w:rsidRPr="002F46FA">
        <w:rPr>
          <w:rFonts w:asciiTheme="majorBidi" w:hAnsiTheme="majorBidi" w:cstheme="majorBidi"/>
          <w:color w:val="050E17"/>
        </w:rPr>
        <w:t>: 16</w:t>
      </w:r>
    </w:p>
    <w:p w14:paraId="15063ED7" w14:textId="77777777" w:rsidR="002F46FA" w:rsidRPr="002F46FA" w:rsidRDefault="002F46FA" w:rsidP="008524EB">
      <w:pPr>
        <w:pStyle w:val="NormalWeb"/>
        <w:numPr>
          <w:ilvl w:val="0"/>
          <w:numId w:val="6"/>
        </w:numPr>
        <w:spacing w:before="0" w:beforeAutospacing="0" w:after="0" w:afterAutospacing="0"/>
        <w:textAlignment w:val="baseline"/>
        <w:rPr>
          <w:rFonts w:asciiTheme="majorBidi" w:hAnsiTheme="majorBidi" w:cstheme="majorBidi"/>
          <w:color w:val="4B5563"/>
        </w:rPr>
      </w:pPr>
      <w:r w:rsidRPr="002F46FA">
        <w:rPr>
          <w:rFonts w:asciiTheme="majorBidi" w:hAnsiTheme="majorBidi" w:cstheme="majorBidi"/>
          <w:color w:val="050E17"/>
        </w:rPr>
        <w:t>seed: 25</w:t>
      </w:r>
    </w:p>
    <w:p w14:paraId="2BA58A16" w14:textId="77777777" w:rsidR="002F46FA" w:rsidRPr="002F46FA" w:rsidRDefault="002F46FA" w:rsidP="008524EB">
      <w:pPr>
        <w:pStyle w:val="NormalWeb"/>
        <w:numPr>
          <w:ilvl w:val="0"/>
          <w:numId w:val="6"/>
        </w:numPr>
        <w:spacing w:before="0" w:beforeAutospacing="0" w:after="0" w:afterAutospacing="0"/>
        <w:textAlignment w:val="baseline"/>
        <w:rPr>
          <w:rFonts w:asciiTheme="majorBidi" w:hAnsiTheme="majorBidi" w:cstheme="majorBidi"/>
          <w:color w:val="4B5563"/>
        </w:rPr>
      </w:pPr>
      <w:r w:rsidRPr="002F46FA">
        <w:rPr>
          <w:rFonts w:asciiTheme="majorBidi" w:hAnsiTheme="majorBidi" w:cstheme="majorBidi"/>
          <w:color w:val="050E17"/>
        </w:rPr>
        <w:t>optimizer: Adam with betas=(0.9,0.999) and epsilon=1e-08</w:t>
      </w:r>
    </w:p>
    <w:p w14:paraId="08AF2884" w14:textId="77777777" w:rsidR="002F46FA" w:rsidRPr="002F46FA" w:rsidRDefault="002F46FA" w:rsidP="008524EB">
      <w:pPr>
        <w:pStyle w:val="NormalWeb"/>
        <w:numPr>
          <w:ilvl w:val="0"/>
          <w:numId w:val="6"/>
        </w:numPr>
        <w:spacing w:before="0" w:beforeAutospacing="0" w:after="0" w:afterAutospacing="0"/>
        <w:textAlignment w:val="baseline"/>
        <w:rPr>
          <w:rFonts w:asciiTheme="majorBidi" w:hAnsiTheme="majorBidi" w:cstheme="majorBidi"/>
          <w:color w:val="4B5563"/>
        </w:rPr>
      </w:pPr>
      <w:proofErr w:type="spellStart"/>
      <w:r w:rsidRPr="002F46FA">
        <w:rPr>
          <w:rFonts w:asciiTheme="majorBidi" w:hAnsiTheme="majorBidi" w:cstheme="majorBidi"/>
          <w:color w:val="050E17"/>
        </w:rPr>
        <w:t>lr_scheduler_type</w:t>
      </w:r>
      <w:proofErr w:type="spellEnd"/>
      <w:r w:rsidRPr="002F46FA">
        <w:rPr>
          <w:rFonts w:asciiTheme="majorBidi" w:hAnsiTheme="majorBidi" w:cstheme="majorBidi"/>
          <w:color w:val="050E17"/>
        </w:rPr>
        <w:t>: linear</w:t>
      </w:r>
    </w:p>
    <w:p w14:paraId="42B1FE1C" w14:textId="77777777" w:rsidR="002F46FA" w:rsidRPr="002F46FA" w:rsidRDefault="002F46FA" w:rsidP="008524EB">
      <w:pPr>
        <w:pStyle w:val="NormalWeb"/>
        <w:numPr>
          <w:ilvl w:val="0"/>
          <w:numId w:val="6"/>
        </w:numPr>
        <w:spacing w:before="0" w:beforeAutospacing="0" w:after="440" w:afterAutospacing="0"/>
        <w:textAlignment w:val="baseline"/>
        <w:rPr>
          <w:rFonts w:asciiTheme="majorBidi" w:hAnsiTheme="majorBidi" w:cstheme="majorBidi"/>
          <w:color w:val="4B5563"/>
        </w:rPr>
      </w:pPr>
      <w:proofErr w:type="spellStart"/>
      <w:r w:rsidRPr="002F46FA">
        <w:rPr>
          <w:rFonts w:asciiTheme="majorBidi" w:hAnsiTheme="majorBidi" w:cstheme="majorBidi"/>
          <w:color w:val="050E17"/>
        </w:rPr>
        <w:t>num_epochs</w:t>
      </w:r>
      <w:proofErr w:type="spellEnd"/>
      <w:r w:rsidRPr="002F46FA">
        <w:rPr>
          <w:rFonts w:asciiTheme="majorBidi" w:hAnsiTheme="majorBidi" w:cstheme="majorBidi"/>
          <w:color w:val="050E17"/>
        </w:rPr>
        <w:t>: 8</w:t>
      </w:r>
    </w:p>
    <w:p w14:paraId="2D278C3C" w14:textId="77777777" w:rsidR="002F46FA" w:rsidRDefault="002F46FA" w:rsidP="002F46FA">
      <w:pPr>
        <w:spacing w:after="240"/>
      </w:pPr>
      <w:r w:rsidRPr="002F46FA">
        <w:rPr>
          <w:rFonts w:cstheme="majorBidi"/>
          <w:color w:val="050E17"/>
          <w:szCs w:val="24"/>
        </w:rPr>
        <w:t xml:space="preserve">4. Evaluation: </w:t>
      </w:r>
      <w:r>
        <w:t xml:space="preserve">We found that Bert and Bleu score are commonly used metrics in natural language processing (NLP) tasks, including sentiment analysis and language translation. However, these metrics may not be suitable for evaluating the performance of the </w:t>
      </w:r>
      <w:proofErr w:type="spellStart"/>
      <w:r>
        <w:t>Arabert</w:t>
      </w:r>
      <w:proofErr w:type="spellEnd"/>
      <w:r>
        <w:t xml:space="preserve"> model in detecting depression in Arabic tweets.</w:t>
      </w:r>
    </w:p>
    <w:p w14:paraId="613BA3F9" w14:textId="77777777" w:rsidR="002F46FA" w:rsidRDefault="002F46FA" w:rsidP="002F46FA">
      <w:pPr>
        <w:spacing w:after="240"/>
      </w:pPr>
      <w:r>
        <w:t>Bert and Bleu score focus on evaluating the quality of the generated text or translation, but they do not take into account the specific task at hand. In the case of detecting depression in Arabic tweets, accuracy is a more appropriate metric since it measures the percentage of correctly classified tweets, which is directly related to the task's objective.</w:t>
      </w:r>
    </w:p>
    <w:p w14:paraId="416E4DD1" w14:textId="02289737" w:rsidR="002F46FA" w:rsidRPr="002F46FA" w:rsidRDefault="002F46FA" w:rsidP="002F46FA">
      <w:pPr>
        <w:spacing w:after="240"/>
      </w:pPr>
      <w:r>
        <w:t xml:space="preserve">Furthermore, the </w:t>
      </w:r>
      <w:proofErr w:type="spellStart"/>
      <w:r>
        <w:t>Arabert</w:t>
      </w:r>
      <w:proofErr w:type="spellEnd"/>
      <w:r>
        <w:t xml:space="preserve"> model's output is binary (depressed or not depressed), which makes the classification task simpler than generating text or translations. Therefore, </w:t>
      </w:r>
      <w:r>
        <w:rPr>
          <w:rFonts w:cstheme="majorBidi"/>
          <w:color w:val="050E17"/>
          <w:szCs w:val="24"/>
        </w:rPr>
        <w:t>e</w:t>
      </w:r>
      <w:r w:rsidRPr="002F46FA">
        <w:rPr>
          <w:rFonts w:cstheme="majorBidi"/>
          <w:color w:val="050E17"/>
          <w:szCs w:val="24"/>
        </w:rPr>
        <w:t>valuate the performance of the fine-tuned model using various metrics, such as accuracy, precision, recall, F1-score, and kappa. This step helps to ensure that the model generalizes well to unseen data.</w:t>
      </w:r>
    </w:p>
    <w:p w14:paraId="3FAC1601" w14:textId="330CFC39" w:rsidR="002F46FA" w:rsidRPr="002F46FA" w:rsidRDefault="002F46FA" w:rsidP="002F46FA">
      <w:pPr>
        <w:pStyle w:val="NormalWeb"/>
        <w:spacing w:before="0" w:beforeAutospacing="0" w:after="320" w:afterAutospacing="0"/>
        <w:rPr>
          <w:rFonts w:asciiTheme="majorBidi" w:hAnsiTheme="majorBidi" w:cstheme="majorBidi"/>
        </w:rPr>
      </w:pPr>
      <w:r w:rsidRPr="002F46FA">
        <w:rPr>
          <w:rFonts w:asciiTheme="majorBidi" w:hAnsiTheme="majorBidi" w:cstheme="majorBidi"/>
          <w:color w:val="050E17"/>
        </w:rPr>
        <w:t xml:space="preserve">5. Deployment: the model will be deployed using </w:t>
      </w:r>
      <w:proofErr w:type="spellStart"/>
      <w:r w:rsidRPr="002F46FA">
        <w:rPr>
          <w:rFonts w:asciiTheme="majorBidi" w:hAnsiTheme="majorBidi" w:cstheme="majorBidi"/>
          <w:color w:val="050E17"/>
        </w:rPr>
        <w:t>Gradio</w:t>
      </w:r>
      <w:proofErr w:type="spellEnd"/>
      <w:r w:rsidRPr="002F46FA">
        <w:rPr>
          <w:rFonts w:asciiTheme="majorBidi" w:hAnsiTheme="majorBidi" w:cstheme="majorBidi"/>
          <w:color w:val="050E17"/>
        </w:rPr>
        <w:t xml:space="preserve"> and </w:t>
      </w:r>
      <w:proofErr w:type="spellStart"/>
      <w:r w:rsidRPr="002F46FA">
        <w:rPr>
          <w:rFonts w:asciiTheme="majorBidi" w:hAnsiTheme="majorBidi" w:cstheme="majorBidi"/>
          <w:color w:val="050E17"/>
        </w:rPr>
        <w:t>HuggingFace</w:t>
      </w:r>
      <w:proofErr w:type="spellEnd"/>
      <w:r w:rsidRPr="002F46FA">
        <w:rPr>
          <w:rFonts w:asciiTheme="majorBidi" w:hAnsiTheme="majorBidi" w:cstheme="majorBidi"/>
          <w:color w:val="050E17"/>
        </w:rPr>
        <w:t xml:space="preserve">, which provide the framework for </w:t>
      </w:r>
      <w:r>
        <w:rPr>
          <w:rFonts w:asciiTheme="majorBidi" w:hAnsiTheme="majorBidi" w:cstheme="majorBidi"/>
          <w:color w:val="050E17"/>
        </w:rPr>
        <w:t xml:space="preserve">the </w:t>
      </w:r>
      <w:r w:rsidRPr="002F46FA">
        <w:rPr>
          <w:rFonts w:asciiTheme="majorBidi" w:hAnsiTheme="majorBidi" w:cstheme="majorBidi"/>
          <w:color w:val="050E17"/>
        </w:rPr>
        <w:t>fast building of deep learning apps.</w:t>
      </w:r>
    </w:p>
    <w:p w14:paraId="4FC9685C" w14:textId="3E9E7C83" w:rsidR="002F46FA" w:rsidRDefault="002F46FA" w:rsidP="002F46FA">
      <w:pPr>
        <w:spacing w:after="240"/>
        <w:rPr>
          <w:b/>
          <w:bCs/>
        </w:rPr>
      </w:pPr>
      <w:r w:rsidRPr="002F46FA">
        <w:rPr>
          <w:b/>
          <w:bCs/>
        </w:rPr>
        <w:t xml:space="preserve">Results, </w:t>
      </w:r>
      <w:r>
        <w:rPr>
          <w:b/>
          <w:bCs/>
        </w:rPr>
        <w:t>D</w:t>
      </w:r>
      <w:r w:rsidRPr="002F46FA">
        <w:rPr>
          <w:b/>
          <w:bCs/>
        </w:rPr>
        <w:t xml:space="preserve">iscussion, and </w:t>
      </w:r>
      <w:r>
        <w:rPr>
          <w:b/>
          <w:bCs/>
        </w:rPr>
        <w:t>Outcomes</w:t>
      </w:r>
    </w:p>
    <w:p w14:paraId="312E8950" w14:textId="736AFC50" w:rsidR="001B19E0" w:rsidRDefault="001B19E0" w:rsidP="002F46FA">
      <w:pPr>
        <w:spacing w:after="240"/>
      </w:pPr>
      <w:r>
        <w:t>The proposed model showed high performance in all the evaluation metrics including accuracy, precision, recall, F1-score, and kappa. Table 1 shows the results.</w:t>
      </w:r>
    </w:p>
    <w:p w14:paraId="251D2EAA" w14:textId="4E041B1C" w:rsidR="001B19E0" w:rsidRPr="001B19E0" w:rsidRDefault="001B19E0" w:rsidP="001B19E0">
      <w:pPr>
        <w:pStyle w:val="Caption"/>
        <w:keepNext/>
        <w:jc w:val="center"/>
        <w:rPr>
          <w:b w:val="0"/>
          <w:bCs w:val="0"/>
          <w:i/>
          <w:iCs/>
          <w:sz w:val="22"/>
          <w:szCs w:val="22"/>
        </w:rPr>
      </w:pPr>
      <w:r w:rsidRPr="001B19E0">
        <w:rPr>
          <w:b w:val="0"/>
          <w:bCs w:val="0"/>
          <w:i/>
          <w:iCs/>
          <w:sz w:val="22"/>
          <w:szCs w:val="22"/>
        </w:rPr>
        <w:t xml:space="preserve">Table </w:t>
      </w:r>
      <w:r w:rsidRPr="001B19E0">
        <w:rPr>
          <w:b w:val="0"/>
          <w:bCs w:val="0"/>
          <w:i/>
          <w:iCs/>
          <w:sz w:val="22"/>
          <w:szCs w:val="22"/>
        </w:rPr>
        <w:fldChar w:fldCharType="begin"/>
      </w:r>
      <w:r w:rsidRPr="001B19E0">
        <w:rPr>
          <w:b w:val="0"/>
          <w:bCs w:val="0"/>
          <w:i/>
          <w:iCs/>
          <w:sz w:val="22"/>
          <w:szCs w:val="22"/>
        </w:rPr>
        <w:instrText xml:space="preserve"> SEQ Table \* ARABIC </w:instrText>
      </w:r>
      <w:r w:rsidRPr="001B19E0">
        <w:rPr>
          <w:b w:val="0"/>
          <w:bCs w:val="0"/>
          <w:i/>
          <w:iCs/>
          <w:sz w:val="22"/>
          <w:szCs w:val="22"/>
        </w:rPr>
        <w:fldChar w:fldCharType="separate"/>
      </w:r>
      <w:r w:rsidRPr="001B19E0">
        <w:rPr>
          <w:b w:val="0"/>
          <w:bCs w:val="0"/>
          <w:i/>
          <w:iCs/>
          <w:noProof/>
          <w:sz w:val="22"/>
          <w:szCs w:val="22"/>
        </w:rPr>
        <w:t>1</w:t>
      </w:r>
      <w:r w:rsidRPr="001B19E0">
        <w:rPr>
          <w:b w:val="0"/>
          <w:bCs w:val="0"/>
          <w:i/>
          <w:iCs/>
          <w:sz w:val="22"/>
          <w:szCs w:val="22"/>
        </w:rPr>
        <w:fldChar w:fldCharType="end"/>
      </w:r>
      <w:r w:rsidRPr="001B19E0">
        <w:rPr>
          <w:b w:val="0"/>
          <w:bCs w:val="0"/>
          <w:i/>
          <w:iCs/>
          <w:sz w:val="22"/>
          <w:szCs w:val="22"/>
        </w:rPr>
        <w:t>. Results</w:t>
      </w:r>
    </w:p>
    <w:tbl>
      <w:tblPr>
        <w:tblStyle w:val="TableGrid"/>
        <w:tblW w:w="0" w:type="auto"/>
        <w:jc w:val="center"/>
        <w:tblLook w:val="04A0" w:firstRow="1" w:lastRow="0" w:firstColumn="1" w:lastColumn="0" w:noHBand="0" w:noVBand="1"/>
      </w:tblPr>
      <w:tblGrid>
        <w:gridCol w:w="1163"/>
        <w:gridCol w:w="1273"/>
        <w:gridCol w:w="1461"/>
        <w:gridCol w:w="1684"/>
        <w:gridCol w:w="1975"/>
      </w:tblGrid>
      <w:tr w:rsidR="001B19E0" w14:paraId="5FD1163C" w14:textId="77777777" w:rsidTr="001B19E0">
        <w:trPr>
          <w:trHeight w:hRule="exact" w:val="397"/>
          <w:jc w:val="center"/>
        </w:trPr>
        <w:tc>
          <w:tcPr>
            <w:tcW w:w="1163" w:type="dxa"/>
          </w:tcPr>
          <w:p w14:paraId="0FD8A802" w14:textId="18057E96" w:rsidR="001B19E0" w:rsidRPr="008D3D4C" w:rsidRDefault="001B19E0" w:rsidP="003A5DD8">
            <w:pPr>
              <w:spacing w:before="0"/>
              <w:jc w:val="center"/>
              <w:rPr>
                <w:b/>
                <w:bCs/>
              </w:rPr>
            </w:pPr>
            <w:r>
              <w:rPr>
                <w:b/>
                <w:bCs/>
              </w:rPr>
              <w:t>Precision</w:t>
            </w:r>
          </w:p>
        </w:tc>
        <w:tc>
          <w:tcPr>
            <w:tcW w:w="1273" w:type="dxa"/>
          </w:tcPr>
          <w:p w14:paraId="0BDC0B10" w14:textId="5418FFD7" w:rsidR="001B19E0" w:rsidRPr="008D3D4C" w:rsidRDefault="001B19E0" w:rsidP="003A5DD8">
            <w:pPr>
              <w:spacing w:before="0"/>
              <w:jc w:val="center"/>
              <w:rPr>
                <w:b/>
                <w:bCs/>
              </w:rPr>
            </w:pPr>
            <w:r>
              <w:rPr>
                <w:b/>
                <w:bCs/>
              </w:rPr>
              <w:t>Recall</w:t>
            </w:r>
          </w:p>
        </w:tc>
        <w:tc>
          <w:tcPr>
            <w:tcW w:w="1461" w:type="dxa"/>
          </w:tcPr>
          <w:p w14:paraId="4BC1D8DD" w14:textId="26BE202E" w:rsidR="001B19E0" w:rsidRPr="008D3D4C" w:rsidRDefault="001B19E0" w:rsidP="003A5DD8">
            <w:pPr>
              <w:spacing w:before="0"/>
              <w:jc w:val="center"/>
              <w:rPr>
                <w:b/>
                <w:bCs/>
              </w:rPr>
            </w:pPr>
            <w:r>
              <w:rPr>
                <w:b/>
                <w:bCs/>
              </w:rPr>
              <w:t>Accuracy</w:t>
            </w:r>
          </w:p>
        </w:tc>
        <w:tc>
          <w:tcPr>
            <w:tcW w:w="1684" w:type="dxa"/>
          </w:tcPr>
          <w:p w14:paraId="01847940" w14:textId="2D1D82C9" w:rsidR="001B19E0" w:rsidRPr="008D3D4C" w:rsidRDefault="001B19E0" w:rsidP="003A5DD8">
            <w:pPr>
              <w:spacing w:before="0"/>
              <w:jc w:val="center"/>
              <w:rPr>
                <w:b/>
                <w:bCs/>
              </w:rPr>
            </w:pPr>
            <w:r>
              <w:rPr>
                <w:b/>
                <w:bCs/>
              </w:rPr>
              <w:t>F1-score</w:t>
            </w:r>
          </w:p>
        </w:tc>
        <w:tc>
          <w:tcPr>
            <w:tcW w:w="1975" w:type="dxa"/>
            <w:vAlign w:val="center"/>
          </w:tcPr>
          <w:p w14:paraId="367FE9B1" w14:textId="00D7DB35" w:rsidR="001B19E0" w:rsidRPr="008D3D4C" w:rsidRDefault="001B19E0" w:rsidP="003A5DD8">
            <w:pPr>
              <w:spacing w:before="0"/>
              <w:jc w:val="center"/>
              <w:rPr>
                <w:b/>
                <w:bCs/>
              </w:rPr>
            </w:pPr>
            <w:r>
              <w:rPr>
                <w:b/>
                <w:bCs/>
              </w:rPr>
              <w:t>Kappa</w:t>
            </w:r>
          </w:p>
        </w:tc>
      </w:tr>
      <w:tr w:rsidR="001B19E0" w14:paraId="74D0C3C2" w14:textId="77777777" w:rsidTr="001B19E0">
        <w:trPr>
          <w:trHeight w:hRule="exact" w:val="397"/>
          <w:jc w:val="center"/>
        </w:trPr>
        <w:tc>
          <w:tcPr>
            <w:tcW w:w="1163" w:type="dxa"/>
          </w:tcPr>
          <w:p w14:paraId="1CBD445D" w14:textId="44357621" w:rsidR="001B19E0" w:rsidRPr="001B19E0" w:rsidRDefault="001B19E0" w:rsidP="003A5DD8">
            <w:pPr>
              <w:spacing w:before="0"/>
              <w:jc w:val="center"/>
            </w:pPr>
            <w:r w:rsidRPr="001B19E0">
              <w:t>0.9281</w:t>
            </w:r>
          </w:p>
        </w:tc>
        <w:tc>
          <w:tcPr>
            <w:tcW w:w="1273" w:type="dxa"/>
          </w:tcPr>
          <w:p w14:paraId="25B7C5DC" w14:textId="1440A5CA" w:rsidR="001B19E0" w:rsidRPr="001B19E0" w:rsidRDefault="001B19E0" w:rsidP="003A5DD8">
            <w:pPr>
              <w:spacing w:before="0"/>
              <w:jc w:val="center"/>
            </w:pPr>
            <w:r w:rsidRPr="001B19E0">
              <w:t>0.9279</w:t>
            </w:r>
          </w:p>
        </w:tc>
        <w:tc>
          <w:tcPr>
            <w:tcW w:w="1461" w:type="dxa"/>
          </w:tcPr>
          <w:p w14:paraId="0E05A460" w14:textId="119B8C9F" w:rsidR="001B19E0" w:rsidRPr="001B19E0" w:rsidRDefault="001B19E0" w:rsidP="003A5DD8">
            <w:pPr>
              <w:spacing w:before="0"/>
              <w:jc w:val="center"/>
            </w:pPr>
            <w:r w:rsidRPr="001B19E0">
              <w:t>0.9279</w:t>
            </w:r>
          </w:p>
        </w:tc>
        <w:tc>
          <w:tcPr>
            <w:tcW w:w="1684" w:type="dxa"/>
          </w:tcPr>
          <w:p w14:paraId="049E8AE1" w14:textId="7CB77263" w:rsidR="001B19E0" w:rsidRPr="001B19E0" w:rsidRDefault="001B19E0" w:rsidP="003A5DD8">
            <w:pPr>
              <w:spacing w:before="0"/>
              <w:jc w:val="center"/>
            </w:pPr>
            <w:r w:rsidRPr="001B19E0">
              <w:t>0.9279</w:t>
            </w:r>
          </w:p>
        </w:tc>
        <w:tc>
          <w:tcPr>
            <w:tcW w:w="1975" w:type="dxa"/>
            <w:vAlign w:val="center"/>
          </w:tcPr>
          <w:p w14:paraId="734ED662" w14:textId="68093078" w:rsidR="001B19E0" w:rsidRPr="001B19E0" w:rsidRDefault="001B19E0" w:rsidP="003A5DD8">
            <w:pPr>
              <w:spacing w:before="0"/>
              <w:jc w:val="center"/>
            </w:pPr>
            <w:r w:rsidRPr="001B19E0">
              <w:t>0.8558</w:t>
            </w:r>
          </w:p>
        </w:tc>
      </w:tr>
    </w:tbl>
    <w:p w14:paraId="33A4D718" w14:textId="77777777" w:rsidR="000907FC" w:rsidRDefault="001B19E0" w:rsidP="000907FC">
      <w:pPr>
        <w:spacing w:after="240"/>
      </w:pPr>
      <w:r>
        <w:t xml:space="preserve">From the table above we can see that the model achieved an accuracy of 93.97% with the same F1-score and recall, while for the precision the model’s performance was a bit higher with a performance of 92.81%. </w:t>
      </w:r>
      <w:r w:rsidR="000907FC">
        <w:t xml:space="preserve">The kappa metric shows different results with 85.58%. </w:t>
      </w:r>
    </w:p>
    <w:p w14:paraId="0AAAF368" w14:textId="3CAD1085" w:rsidR="001B19E0" w:rsidRDefault="000907FC" w:rsidP="000907FC">
      <w:pPr>
        <w:spacing w:after="240"/>
      </w:pPr>
      <w:r>
        <w:lastRenderedPageBreak/>
        <w:t xml:space="preserve">The model’s performance could be affected by many factors. First, performing more hyperparameter tuning could improve the performance of the model. For example, using more epochs for training the model can result in significant improvement. Moreover, using a larger dataset could result in better performance, or maybe using different resampling techniques such as oversampling. </w:t>
      </w:r>
    </w:p>
    <w:p w14:paraId="348C9ECE" w14:textId="68CDF805" w:rsidR="00485D74" w:rsidRDefault="00485D74" w:rsidP="000907FC">
      <w:pPr>
        <w:spacing w:after="240"/>
      </w:pPr>
      <w:r>
        <w:t>In addition, the model after deployment showed accurate results and proved its performance in real-life usage.</w:t>
      </w:r>
      <w:r>
        <w:rPr>
          <w:rFonts w:hint="cs"/>
          <w:rtl/>
        </w:rPr>
        <w:t xml:space="preserve"> </w:t>
      </w:r>
      <w:r>
        <w:t xml:space="preserve"> Figure 3 shows the deployed model.</w:t>
      </w:r>
    </w:p>
    <w:p w14:paraId="2EC31B1B" w14:textId="77777777" w:rsidR="00485D74" w:rsidRDefault="00485D74" w:rsidP="00485D74">
      <w:pPr>
        <w:keepNext/>
        <w:spacing w:after="240"/>
        <w:jc w:val="center"/>
      </w:pPr>
      <w:r>
        <w:rPr>
          <w:noProof/>
        </w:rPr>
        <w:drawing>
          <wp:inline distT="0" distB="0" distL="0" distR="0" wp14:anchorId="00C836A5" wp14:editId="5A31DAEC">
            <wp:extent cx="5943600" cy="2894330"/>
            <wp:effectExtent l="0" t="0" r="0" b="1270"/>
            <wp:docPr id="1927869319" name="Picture 5" descr="A screenshot of a web p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869319" name="Picture 5" descr="A screenshot of a web page&#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894330"/>
                    </a:xfrm>
                    <a:prstGeom prst="rect">
                      <a:avLst/>
                    </a:prstGeom>
                  </pic:spPr>
                </pic:pic>
              </a:graphicData>
            </a:graphic>
          </wp:inline>
        </w:drawing>
      </w:r>
    </w:p>
    <w:p w14:paraId="57A4944B" w14:textId="1AC44D61" w:rsidR="00485D74" w:rsidRPr="00485D74" w:rsidRDefault="00485D74" w:rsidP="00485D74">
      <w:pPr>
        <w:pStyle w:val="Caption"/>
        <w:jc w:val="center"/>
        <w:rPr>
          <w:b w:val="0"/>
          <w:bCs w:val="0"/>
          <w:i/>
          <w:iCs/>
          <w:sz w:val="22"/>
          <w:szCs w:val="22"/>
        </w:rPr>
      </w:pPr>
      <w:r w:rsidRPr="00485D74">
        <w:rPr>
          <w:b w:val="0"/>
          <w:bCs w:val="0"/>
          <w:i/>
          <w:iCs/>
          <w:sz w:val="22"/>
          <w:szCs w:val="22"/>
        </w:rPr>
        <w:t xml:space="preserve">Figure </w:t>
      </w:r>
      <w:r w:rsidRPr="00485D74">
        <w:rPr>
          <w:b w:val="0"/>
          <w:bCs w:val="0"/>
          <w:i/>
          <w:iCs/>
          <w:sz w:val="22"/>
          <w:szCs w:val="22"/>
        </w:rPr>
        <w:fldChar w:fldCharType="begin"/>
      </w:r>
      <w:r w:rsidRPr="00485D74">
        <w:rPr>
          <w:b w:val="0"/>
          <w:bCs w:val="0"/>
          <w:i/>
          <w:iCs/>
          <w:sz w:val="22"/>
          <w:szCs w:val="22"/>
        </w:rPr>
        <w:instrText xml:space="preserve"> SEQ Figure \* ARABIC </w:instrText>
      </w:r>
      <w:r w:rsidRPr="00485D74">
        <w:rPr>
          <w:b w:val="0"/>
          <w:bCs w:val="0"/>
          <w:i/>
          <w:iCs/>
          <w:sz w:val="22"/>
          <w:szCs w:val="22"/>
        </w:rPr>
        <w:fldChar w:fldCharType="separate"/>
      </w:r>
      <w:r w:rsidRPr="00485D74">
        <w:rPr>
          <w:b w:val="0"/>
          <w:bCs w:val="0"/>
          <w:i/>
          <w:iCs/>
          <w:noProof/>
          <w:sz w:val="22"/>
          <w:szCs w:val="22"/>
        </w:rPr>
        <w:t>3</w:t>
      </w:r>
      <w:r w:rsidRPr="00485D74">
        <w:rPr>
          <w:b w:val="0"/>
          <w:bCs w:val="0"/>
          <w:i/>
          <w:iCs/>
          <w:sz w:val="22"/>
          <w:szCs w:val="22"/>
        </w:rPr>
        <w:fldChar w:fldCharType="end"/>
      </w:r>
      <w:r w:rsidRPr="00485D74">
        <w:rPr>
          <w:b w:val="0"/>
          <w:bCs w:val="0"/>
          <w:i/>
          <w:iCs/>
          <w:sz w:val="22"/>
          <w:szCs w:val="22"/>
        </w:rPr>
        <w:t>. The deployed model</w:t>
      </w:r>
    </w:p>
    <w:p w14:paraId="2CF0CE50" w14:textId="378EDF7B" w:rsidR="002F46FA" w:rsidRDefault="001B19E0" w:rsidP="001B19E0">
      <w:pPr>
        <w:spacing w:after="240"/>
        <w:rPr>
          <w:b/>
          <w:bCs/>
        </w:rPr>
      </w:pPr>
      <w:r w:rsidRPr="001B19E0">
        <w:rPr>
          <w:b/>
          <w:bCs/>
        </w:rPr>
        <w:t xml:space="preserve">Implications of </w:t>
      </w:r>
      <w:r>
        <w:rPr>
          <w:b/>
          <w:bCs/>
        </w:rPr>
        <w:t>T</w:t>
      </w:r>
      <w:r w:rsidRPr="001B19E0">
        <w:rPr>
          <w:b/>
          <w:bCs/>
        </w:rPr>
        <w:t xml:space="preserve">he </w:t>
      </w:r>
      <w:r>
        <w:rPr>
          <w:b/>
          <w:bCs/>
        </w:rPr>
        <w:t>R</w:t>
      </w:r>
      <w:r w:rsidRPr="001B19E0">
        <w:rPr>
          <w:b/>
          <w:bCs/>
        </w:rPr>
        <w:t>esults</w:t>
      </w:r>
    </w:p>
    <w:p w14:paraId="14B92875" w14:textId="621DCC4A" w:rsidR="001B19E0" w:rsidRPr="000907FC" w:rsidRDefault="000907FC" w:rsidP="001B19E0">
      <w:pPr>
        <w:spacing w:after="240"/>
      </w:pPr>
      <w:r w:rsidRPr="000907FC">
        <w:t>The</w:t>
      </w:r>
      <w:r>
        <w:t xml:space="preserve"> proposed model is an efficient solution to detect depression early and easily. As the model has been deployed and is publicly available can be used by companies to tech the mental health of their employees. Also, can help therapists to check the tweets of their patients to analyze their thoughts.  </w:t>
      </w:r>
      <w:r w:rsidR="00485D74">
        <w:t>Moreover, the fact that the model is easy for using will help people to check on their own health before making the decision of starting therapy. Many use cases are possible of the proposed models and many benefits can be gained, and this will be a jump in the mental health field and hopefully will reduce the side effects of depression.</w:t>
      </w:r>
    </w:p>
    <w:p w14:paraId="254B535E" w14:textId="4FCCAB89" w:rsidR="002F46FA" w:rsidRDefault="002F46FA" w:rsidP="002F46FA">
      <w:pPr>
        <w:spacing w:after="240"/>
        <w:rPr>
          <w:b/>
          <w:bCs/>
        </w:rPr>
      </w:pPr>
      <w:r w:rsidRPr="002F46FA">
        <w:rPr>
          <w:b/>
          <w:bCs/>
        </w:rPr>
        <w:t xml:space="preserve">Potential </w:t>
      </w:r>
      <w:r>
        <w:rPr>
          <w:b/>
          <w:bCs/>
        </w:rPr>
        <w:t>D</w:t>
      </w:r>
      <w:r w:rsidRPr="002F46FA">
        <w:rPr>
          <w:b/>
          <w:bCs/>
        </w:rPr>
        <w:t xml:space="preserve">irections for </w:t>
      </w:r>
      <w:r>
        <w:rPr>
          <w:b/>
          <w:bCs/>
        </w:rPr>
        <w:t>F</w:t>
      </w:r>
      <w:r w:rsidRPr="002F46FA">
        <w:rPr>
          <w:b/>
          <w:bCs/>
        </w:rPr>
        <w:t xml:space="preserve">uture </w:t>
      </w:r>
      <w:r>
        <w:rPr>
          <w:b/>
          <w:bCs/>
        </w:rPr>
        <w:t>W</w:t>
      </w:r>
      <w:r w:rsidRPr="002F46FA">
        <w:rPr>
          <w:b/>
          <w:bCs/>
        </w:rPr>
        <w:t>ork</w:t>
      </w:r>
    </w:p>
    <w:p w14:paraId="47D4FE5A" w14:textId="5F6892B2" w:rsidR="002F46FA" w:rsidRDefault="002F46FA" w:rsidP="002F46FA">
      <w:pPr>
        <w:spacing w:after="240"/>
      </w:pPr>
      <w:r>
        <w:t xml:space="preserve">To detect depression in Arabic tweets, it is crucial to have access to up-to-date and relevant data. To achieve this, an ETL (Extract, Transform, Load) pipeline can be built to stream Twitter data in </w:t>
      </w:r>
      <w:r w:rsidR="000907FC">
        <w:t>real time</w:t>
      </w:r>
      <w:r>
        <w:t xml:space="preserve">. This pipeline will ensure that the data used for the detection model is constantly </w:t>
      </w:r>
      <w:r>
        <w:lastRenderedPageBreak/>
        <w:t xml:space="preserve">updated and relevant. Furthermore, integrating multimodal data, such as text, images, and videos, into the detection model can provide a more comprehensive and accurate understanding of a user's mental health status. This can be achieved </w:t>
      </w:r>
      <w:r w:rsidR="000907FC">
        <w:t>by</w:t>
      </w:r>
      <w:r>
        <w:t xml:space="preserve"> developing a </w:t>
      </w:r>
      <w:r w:rsidR="000907FC">
        <w:t>machine-learning</w:t>
      </w:r>
      <w:r>
        <w:t xml:space="preserve"> model that can analyze both textual and visual data from tweets. Finally, to take the next step in helping individuals who have been identified as depressed, a chatbot can be developed that uses the data gathered by the detection model to provide personalized recommendations and resources for the individual. This chatbot can also help identify potential causes of depression by asking targeted questions and providing feedback based on the individual's responses.</w:t>
      </w:r>
    </w:p>
    <w:p w14:paraId="02F419FB" w14:textId="4A1F76D4" w:rsidR="003715B8" w:rsidRDefault="00215942" w:rsidP="00CE29F0">
      <w:pPr>
        <w:pStyle w:val="Heading1"/>
        <w:spacing w:line="360" w:lineRule="auto"/>
        <w:rPr>
          <w:rFonts w:ascii="Times New Roman" w:hAnsi="Times New Roman"/>
          <w:color w:val="000000" w:themeColor="text1"/>
          <w:sz w:val="24"/>
          <w:szCs w:val="24"/>
        </w:rPr>
      </w:pPr>
      <w:bookmarkStart w:id="4" w:name="_Toc206611795"/>
      <w:bookmarkStart w:id="5" w:name="_Toc64981068"/>
      <w:bookmarkEnd w:id="3"/>
      <w:r w:rsidRPr="00BA6D1E">
        <w:rPr>
          <w:rFonts w:ascii="Times New Roman" w:hAnsi="Times New Roman"/>
          <w:color w:val="000000" w:themeColor="text1"/>
          <w:sz w:val="24"/>
          <w:szCs w:val="24"/>
        </w:rPr>
        <w:t>References</w:t>
      </w:r>
      <w:bookmarkEnd w:id="4"/>
      <w:bookmarkEnd w:id="5"/>
    </w:p>
    <w:p w14:paraId="1BF2FA8A" w14:textId="77777777" w:rsidR="0098250C" w:rsidRPr="0098250C" w:rsidRDefault="0098250C" w:rsidP="00940976">
      <w:pPr>
        <w:spacing w:line="240" w:lineRule="auto"/>
        <w:rPr>
          <w:rFonts w:cstheme="majorBidi"/>
        </w:rPr>
      </w:pPr>
      <w:r w:rsidRPr="0098250C">
        <w:rPr>
          <w:rFonts w:cstheme="majorBidi"/>
        </w:rPr>
        <w:t>[1]</w:t>
      </w:r>
      <w:r w:rsidRPr="0098250C">
        <w:rPr>
          <w:rFonts w:cstheme="majorBidi"/>
        </w:rPr>
        <w:tab/>
        <w:t>“Mental disorders.” https://www.who.int/news-room/fact-sheets/detail/mental-disorders (accessed Apr. 15, 2023).</w:t>
      </w:r>
    </w:p>
    <w:p w14:paraId="5382522E" w14:textId="77777777" w:rsidR="0098250C" w:rsidRPr="0098250C" w:rsidRDefault="0098250C" w:rsidP="00940976">
      <w:pPr>
        <w:spacing w:line="240" w:lineRule="auto"/>
        <w:rPr>
          <w:rFonts w:cstheme="majorBidi"/>
        </w:rPr>
      </w:pPr>
      <w:r w:rsidRPr="0098250C">
        <w:rPr>
          <w:rFonts w:cstheme="majorBidi"/>
        </w:rPr>
        <w:t>[2]</w:t>
      </w:r>
      <w:r w:rsidRPr="0098250C">
        <w:rPr>
          <w:rFonts w:cstheme="majorBidi"/>
        </w:rPr>
        <w:tab/>
      </w:r>
      <w:proofErr w:type="spellStart"/>
      <w:r w:rsidRPr="0098250C">
        <w:rPr>
          <w:rFonts w:cstheme="majorBidi"/>
        </w:rPr>
        <w:t>Addcounsel</w:t>
      </w:r>
      <w:proofErr w:type="spellEnd"/>
      <w:r w:rsidRPr="0098250C">
        <w:rPr>
          <w:rFonts w:cstheme="majorBidi"/>
        </w:rPr>
        <w:t xml:space="preserve">, “Depression in Arabic Countries,” </w:t>
      </w:r>
      <w:proofErr w:type="spellStart"/>
      <w:r w:rsidRPr="0098250C">
        <w:rPr>
          <w:rFonts w:cstheme="majorBidi"/>
        </w:rPr>
        <w:t>Addcounsel</w:t>
      </w:r>
      <w:proofErr w:type="spellEnd"/>
      <w:r w:rsidRPr="0098250C">
        <w:rPr>
          <w:rFonts w:cstheme="majorBidi"/>
        </w:rPr>
        <w:t>, Apr. 13, 2022. https://addcounsel.com/depression-in-arabic-countries/ (accessed Apr. 15, 2023).</w:t>
      </w:r>
    </w:p>
    <w:p w14:paraId="6981B225" w14:textId="49978494" w:rsidR="0098250C" w:rsidRDefault="0098250C" w:rsidP="00940976">
      <w:pPr>
        <w:spacing w:line="240" w:lineRule="auto"/>
        <w:rPr>
          <w:rFonts w:cstheme="majorBidi"/>
        </w:rPr>
      </w:pPr>
      <w:r w:rsidRPr="0098250C">
        <w:rPr>
          <w:rFonts w:cstheme="majorBidi"/>
        </w:rPr>
        <w:t>[3]</w:t>
      </w:r>
      <w:r w:rsidRPr="0098250C">
        <w:rPr>
          <w:rFonts w:cstheme="majorBidi"/>
        </w:rPr>
        <w:tab/>
        <w:t>D. H. Naveed, “Mental Health in the Middle East,” Middle East Medical Portal, Sep. 10, 2018. https://www.middleeastmedicalportal.com/mental-health-in-the-middle-east/ (accessed Apr. 15, 2023).</w:t>
      </w:r>
    </w:p>
    <w:p w14:paraId="5A955A55" w14:textId="12993C82" w:rsidR="00CE29F0" w:rsidRPr="00CE29F0" w:rsidRDefault="00CE29F0" w:rsidP="00940976">
      <w:pPr>
        <w:spacing w:line="240" w:lineRule="auto"/>
        <w:rPr>
          <w:rFonts w:ascii="Times New Roman" w:hAnsi="Times New Roman" w:cs="Times New Roman"/>
          <w:noProof/>
        </w:rPr>
      </w:pPr>
      <w:r w:rsidRPr="0098250C">
        <w:rPr>
          <w:rFonts w:cstheme="majorBidi"/>
        </w:rPr>
        <w:t>[</w:t>
      </w:r>
      <w:r>
        <w:rPr>
          <w:rFonts w:cstheme="majorBidi"/>
        </w:rPr>
        <w:t>4</w:t>
      </w:r>
      <w:r w:rsidRPr="0098250C">
        <w:rPr>
          <w:rFonts w:cstheme="majorBidi"/>
        </w:rPr>
        <w:t>]</w:t>
      </w:r>
      <w:r w:rsidRPr="0098250C">
        <w:rPr>
          <w:rFonts w:cstheme="majorBidi"/>
        </w:rPr>
        <w:tab/>
      </w:r>
      <w:r w:rsidRPr="00CE29F0">
        <w:rPr>
          <w:rFonts w:ascii="Times New Roman" w:hAnsi="Times New Roman" w:cs="Times New Roman"/>
          <w:noProof/>
        </w:rPr>
        <w:t>M. R. Islam, M. A. Kabir, A. Ahmed, A. R. M. Kamal, H. Wang, and A. Ulhaq, “Depression detection from social network data using machine learning techniques,” Heal. Inf. Sci. Syst., vol. 6, no. 1, pp. 1–12, Dec. 2018, doi: 10.1007/s13755-018-0046-0.</w:t>
      </w:r>
    </w:p>
    <w:p w14:paraId="2EB76544" w14:textId="3C489D10" w:rsidR="00CE29F0" w:rsidRPr="00CE29F0" w:rsidRDefault="00CE29F0" w:rsidP="00940976">
      <w:pPr>
        <w:spacing w:line="240" w:lineRule="auto"/>
        <w:rPr>
          <w:rFonts w:ascii="Times New Roman" w:hAnsi="Times New Roman" w:cs="Times New Roman"/>
          <w:noProof/>
        </w:rPr>
      </w:pPr>
      <w:r w:rsidRPr="00CE29F0">
        <w:rPr>
          <w:rFonts w:ascii="Times New Roman" w:hAnsi="Times New Roman" w:cs="Times New Roman"/>
          <w:noProof/>
        </w:rPr>
        <w:t>[</w:t>
      </w:r>
      <w:r>
        <w:rPr>
          <w:rFonts w:ascii="Times New Roman" w:hAnsi="Times New Roman" w:cs="Times New Roman"/>
          <w:noProof/>
        </w:rPr>
        <w:t>5</w:t>
      </w:r>
      <w:r w:rsidRPr="00CE29F0">
        <w:rPr>
          <w:rFonts w:ascii="Times New Roman" w:hAnsi="Times New Roman" w:cs="Times New Roman"/>
          <w:noProof/>
        </w:rPr>
        <w:t>]</w:t>
      </w:r>
      <w:r w:rsidRPr="00CE29F0">
        <w:rPr>
          <w:rFonts w:ascii="Times New Roman" w:hAnsi="Times New Roman" w:cs="Times New Roman"/>
          <w:noProof/>
        </w:rPr>
        <w:tab/>
        <w:t>S. Almouzini and A. Alageel, “2 Salma Almouzini, Maher khemakhem,” Asem Alageel/ Procedia Comput. Sci., vol. 163, pp. 0–000, 2019, doi: 10.1016/j.procs.2019.12.107.</w:t>
      </w:r>
    </w:p>
    <w:p w14:paraId="4CB4BB3E" w14:textId="46E4C11E" w:rsidR="00CE29F0" w:rsidRDefault="00CE29F0" w:rsidP="00940976">
      <w:pPr>
        <w:spacing w:line="240" w:lineRule="auto"/>
        <w:rPr>
          <w:rFonts w:ascii="Times New Roman" w:hAnsi="Times New Roman" w:cs="Times New Roman"/>
          <w:noProof/>
        </w:rPr>
      </w:pPr>
      <w:r w:rsidRPr="00CE29F0">
        <w:rPr>
          <w:rFonts w:ascii="Times New Roman" w:hAnsi="Times New Roman" w:cs="Times New Roman"/>
          <w:noProof/>
        </w:rPr>
        <w:t>[</w:t>
      </w:r>
      <w:r>
        <w:rPr>
          <w:rFonts w:ascii="Times New Roman" w:hAnsi="Times New Roman" w:cs="Times New Roman"/>
          <w:noProof/>
        </w:rPr>
        <w:t>6</w:t>
      </w:r>
      <w:r w:rsidRPr="00CE29F0">
        <w:rPr>
          <w:rFonts w:ascii="Times New Roman" w:hAnsi="Times New Roman" w:cs="Times New Roman"/>
          <w:noProof/>
        </w:rPr>
        <w:t>]</w:t>
      </w:r>
      <w:r w:rsidRPr="00CE29F0">
        <w:rPr>
          <w:rFonts w:ascii="Times New Roman" w:hAnsi="Times New Roman" w:cs="Times New Roman"/>
          <w:noProof/>
        </w:rPr>
        <w:tab/>
        <w:t>M. El-Ramly et al., “CairoDep: Detecting Depression in Arabic Posts Using BERT Transformers,” Proc. - 2021 IEEE 10th Int. Conf. Intell. Comput. Inf. Syst. ICICIS 2021, pp. 207–212, 2021, doi: 10.1109/ICICIS52592.2021.9694178.</w:t>
      </w:r>
    </w:p>
    <w:p w14:paraId="0D63A353" w14:textId="0523DF6C" w:rsidR="001B19E0" w:rsidRPr="001B19E0" w:rsidRDefault="001B19E0" w:rsidP="001B19E0">
      <w:pPr>
        <w:spacing w:line="240" w:lineRule="auto"/>
        <w:rPr>
          <w:rFonts w:ascii="Times New Roman" w:hAnsi="Times New Roman" w:cs="Times New Roman"/>
          <w:noProof/>
        </w:rPr>
      </w:pPr>
      <w:r w:rsidRPr="001B19E0">
        <w:rPr>
          <w:rFonts w:ascii="Times New Roman" w:hAnsi="Times New Roman" w:cs="Times New Roman"/>
          <w:noProof/>
        </w:rPr>
        <w:t>[</w:t>
      </w:r>
      <w:r>
        <w:rPr>
          <w:rFonts w:ascii="Times New Roman" w:hAnsi="Times New Roman" w:cs="Times New Roman"/>
          <w:noProof/>
        </w:rPr>
        <w:t>7</w:t>
      </w:r>
      <w:r w:rsidRPr="001B19E0">
        <w:rPr>
          <w:rFonts w:ascii="Times New Roman" w:hAnsi="Times New Roman" w:cs="Times New Roman"/>
          <w:noProof/>
        </w:rPr>
        <w:t>]</w:t>
      </w:r>
      <w:r w:rsidRPr="001B19E0">
        <w:rPr>
          <w:rFonts w:ascii="Times New Roman" w:hAnsi="Times New Roman" w:cs="Times New Roman"/>
          <w:noProof/>
        </w:rPr>
        <w:tab/>
        <w:t>“aubmindlab/bert-base-arabertv02-twitter · Hugging Face,” Apr. 05, 2023. https://huggingface.co/aubmindlab/bert-base-arabertv02-twitter (accessed May 06, 2023).</w:t>
      </w:r>
    </w:p>
    <w:p w14:paraId="427D6964" w14:textId="22B79789" w:rsidR="001B19E0" w:rsidRPr="001B19E0" w:rsidRDefault="001B19E0" w:rsidP="001B19E0">
      <w:pPr>
        <w:spacing w:line="240" w:lineRule="auto"/>
        <w:rPr>
          <w:rFonts w:ascii="Times New Roman" w:hAnsi="Times New Roman" w:cs="Times New Roman"/>
          <w:noProof/>
        </w:rPr>
      </w:pPr>
      <w:r w:rsidRPr="001B19E0">
        <w:rPr>
          <w:rFonts w:ascii="Times New Roman" w:hAnsi="Times New Roman" w:cs="Times New Roman"/>
          <w:noProof/>
        </w:rPr>
        <w:t>[</w:t>
      </w:r>
      <w:r>
        <w:rPr>
          <w:rFonts w:ascii="Times New Roman" w:hAnsi="Times New Roman" w:cs="Times New Roman"/>
          <w:noProof/>
        </w:rPr>
        <w:t>8</w:t>
      </w:r>
      <w:r w:rsidRPr="001B19E0">
        <w:rPr>
          <w:rFonts w:ascii="Times New Roman" w:hAnsi="Times New Roman" w:cs="Times New Roman"/>
          <w:noProof/>
        </w:rPr>
        <w:t>]</w:t>
      </w:r>
      <w:r w:rsidRPr="001B19E0">
        <w:rPr>
          <w:rFonts w:ascii="Times New Roman" w:hAnsi="Times New Roman" w:cs="Times New Roman"/>
          <w:noProof/>
        </w:rPr>
        <w:tab/>
        <w:t>M. Hassib, N. Hossam, J. Sameh, and M. Torki, “AraDepSu: Detecting Depression and Suicidal Ideation in Arabic Tweets Using Transformers,” in Proceedings of the The Seventh Arabic Natural Language Processing Workshop (WANLP), Abu Dhabi, United Arab Emirates (Hybrid): Association for Computational Linguistics, Dec. 2022, pp. 302–311. [Online]. Available: https://aclanthology.org/2022.wanlp-1.28</w:t>
      </w:r>
    </w:p>
    <w:p w14:paraId="6040EAAE" w14:textId="5BE4310A" w:rsidR="001B19E0" w:rsidRPr="001B19E0" w:rsidRDefault="001B19E0" w:rsidP="001B19E0">
      <w:pPr>
        <w:spacing w:line="240" w:lineRule="auto"/>
        <w:rPr>
          <w:rFonts w:ascii="Times New Roman" w:hAnsi="Times New Roman" w:cs="Times New Roman"/>
          <w:noProof/>
        </w:rPr>
      </w:pPr>
      <w:r w:rsidRPr="001B19E0">
        <w:rPr>
          <w:rFonts w:ascii="Times New Roman" w:hAnsi="Times New Roman" w:cs="Times New Roman"/>
          <w:noProof/>
        </w:rPr>
        <w:t>[</w:t>
      </w:r>
      <w:r>
        <w:rPr>
          <w:rFonts w:ascii="Times New Roman" w:hAnsi="Times New Roman" w:cs="Times New Roman"/>
          <w:noProof/>
        </w:rPr>
        <w:t>9</w:t>
      </w:r>
      <w:r w:rsidRPr="001B19E0">
        <w:rPr>
          <w:rFonts w:ascii="Times New Roman" w:hAnsi="Times New Roman" w:cs="Times New Roman"/>
          <w:noProof/>
        </w:rPr>
        <w:t>]</w:t>
      </w:r>
      <w:r w:rsidRPr="001B19E0">
        <w:rPr>
          <w:rFonts w:ascii="Times New Roman" w:hAnsi="Times New Roman" w:cs="Times New Roman"/>
          <w:noProof/>
        </w:rPr>
        <w:tab/>
        <w:t>alhuri, Depression-detector. 2023. Accessed: May 06, 2023. [Online]. Available: https://github.com/alhuri/Depression-detector</w:t>
      </w:r>
    </w:p>
    <w:p w14:paraId="692E28FC" w14:textId="0D9425AD" w:rsidR="001B19E0" w:rsidRPr="00CE29F0" w:rsidRDefault="001B19E0" w:rsidP="001B19E0">
      <w:pPr>
        <w:spacing w:line="240" w:lineRule="auto"/>
        <w:rPr>
          <w:rFonts w:ascii="Times New Roman" w:hAnsi="Times New Roman" w:cs="Times New Roman"/>
          <w:noProof/>
        </w:rPr>
      </w:pPr>
      <w:r w:rsidRPr="001B19E0">
        <w:rPr>
          <w:rFonts w:ascii="Times New Roman" w:hAnsi="Times New Roman" w:cs="Times New Roman"/>
          <w:noProof/>
        </w:rPr>
        <w:lastRenderedPageBreak/>
        <w:t>[</w:t>
      </w:r>
      <w:r>
        <w:rPr>
          <w:rFonts w:ascii="Times New Roman" w:hAnsi="Times New Roman" w:cs="Times New Roman"/>
          <w:noProof/>
        </w:rPr>
        <w:t>10]</w:t>
      </w:r>
      <w:r w:rsidRPr="001B19E0">
        <w:rPr>
          <w:rFonts w:ascii="Times New Roman" w:hAnsi="Times New Roman" w:cs="Times New Roman"/>
          <w:noProof/>
        </w:rPr>
        <w:tab/>
        <w:t>“sklearn.utils.resample,” scikit-learn. https://scikit-learn/stable/modules/generated/sklearn.utils.resample.html (accessed May 06, 2023).</w:t>
      </w:r>
    </w:p>
    <w:p w14:paraId="56D31D33" w14:textId="5AA36340" w:rsidR="00D00AA5" w:rsidRPr="00EC62E7" w:rsidRDefault="00D00AA5" w:rsidP="00940976">
      <w:pPr>
        <w:spacing w:line="240" w:lineRule="auto"/>
        <w:rPr>
          <w:rFonts w:ascii="Times New Roman" w:hAnsi="Times New Roman" w:cs="Times New Roman"/>
          <w:noProof/>
        </w:rPr>
      </w:pPr>
    </w:p>
    <w:sectPr w:rsidR="00D00AA5" w:rsidRPr="00EC62E7" w:rsidSect="004D062A">
      <w:footerReference w:type="default" r:id="rId15"/>
      <w:headerReference w:type="first" r:id="rId16"/>
      <w:pgSz w:w="12240" w:h="15840"/>
      <w:pgMar w:top="1440" w:right="1440" w:bottom="1440" w:left="1440" w:header="720" w:footer="720" w:gutter="0"/>
      <w:pgBorders w:offsetFrom="page">
        <w:top w:val="double" w:sz="4" w:space="24" w:color="auto"/>
        <w:left w:val="double" w:sz="4" w:space="24" w:color="auto"/>
        <w:bottom w:val="double" w:sz="4" w:space="24" w:color="auto"/>
        <w:right w:val="double" w:sz="4" w:space="24" w:color="auto"/>
      </w:pgBorders>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000839" w14:textId="77777777" w:rsidR="008524EB" w:rsidRDefault="008524EB" w:rsidP="0046442C">
      <w:pPr>
        <w:spacing w:after="0" w:line="240" w:lineRule="auto"/>
      </w:pPr>
      <w:r>
        <w:separator/>
      </w:r>
    </w:p>
  </w:endnote>
  <w:endnote w:type="continuationSeparator" w:id="0">
    <w:p w14:paraId="3B99F77A" w14:textId="77777777" w:rsidR="008524EB" w:rsidRDefault="008524EB" w:rsidP="0046442C">
      <w:pPr>
        <w:spacing w:after="0" w:line="240" w:lineRule="auto"/>
      </w:pPr>
      <w:r>
        <w:continuationSeparator/>
      </w:r>
    </w:p>
  </w:endnote>
  <w:endnote w:type="continuationNotice" w:id="1">
    <w:p w14:paraId="549260BB" w14:textId="77777777" w:rsidR="008524EB" w:rsidRDefault="008524E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New York">
    <w:panose1 w:val="02040503060506020304"/>
    <w:charset w:val="00"/>
    <w:family w:val="roman"/>
    <w:notTrueType/>
    <w:pitch w:val="variable"/>
    <w:sig w:usb0="00000003" w:usb1="00000000" w:usb2="00000000" w:usb3="00000000" w:csb0="00000001" w:csb1="00000000"/>
  </w:font>
  <w:font w:name="PMingLiU">
    <w:altName w:val="新細明體"/>
    <w:panose1 w:val="02010601000101010101"/>
    <w:charset w:val="88"/>
    <w:family w:val="auto"/>
    <w:notTrueType/>
    <w:pitch w:val="variable"/>
    <w:sig w:usb0="00000001" w:usb1="08080000" w:usb2="00000010" w:usb3="00000000" w:csb0="00100000" w:csb1="00000000"/>
  </w:font>
  <w:font w:name="Traditional Arabic">
    <w:altName w:val="Times New Roman"/>
    <w:panose1 w:val="02020603050405020304"/>
    <w:charset w:val="00"/>
    <w:family w:val="roman"/>
    <w:pitch w:val="variable"/>
    <w:sig w:usb0="00002003" w:usb1="80000000" w:usb2="00000008" w:usb3="00000000" w:csb0="0000004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0177346"/>
      <w:docPartObj>
        <w:docPartGallery w:val="Page Numbers (Bottom of Page)"/>
        <w:docPartUnique/>
      </w:docPartObj>
    </w:sdtPr>
    <w:sdtEndPr>
      <w:rPr>
        <w:noProof/>
      </w:rPr>
    </w:sdtEndPr>
    <w:sdtContent>
      <w:p w14:paraId="24F99F3E" w14:textId="2B5DD4CF" w:rsidR="004D062A" w:rsidRDefault="004D062A">
        <w:pPr>
          <w:pStyle w:val="Footer"/>
          <w:jc w:val="right"/>
        </w:pPr>
        <w:r>
          <w:fldChar w:fldCharType="begin"/>
        </w:r>
        <w:r>
          <w:instrText xml:space="preserve"> PAGE   \* MERGEFORMAT </w:instrText>
        </w:r>
        <w:r>
          <w:fldChar w:fldCharType="separate"/>
        </w:r>
        <w:r w:rsidR="009C3BBF">
          <w:rPr>
            <w:noProof/>
          </w:rPr>
          <w:t>7</w:t>
        </w:r>
        <w:r>
          <w:rPr>
            <w:noProof/>
          </w:rPr>
          <w:fldChar w:fldCharType="end"/>
        </w:r>
      </w:p>
    </w:sdtContent>
  </w:sdt>
  <w:p w14:paraId="1DA4D700" w14:textId="77777777" w:rsidR="004D062A" w:rsidRDefault="004D062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E8349B" w14:textId="77777777" w:rsidR="008524EB" w:rsidRDefault="008524EB" w:rsidP="0046442C">
      <w:pPr>
        <w:spacing w:after="0" w:line="240" w:lineRule="auto"/>
      </w:pPr>
      <w:r>
        <w:separator/>
      </w:r>
    </w:p>
  </w:footnote>
  <w:footnote w:type="continuationSeparator" w:id="0">
    <w:p w14:paraId="03DBA08A" w14:textId="77777777" w:rsidR="008524EB" w:rsidRDefault="008524EB" w:rsidP="0046442C">
      <w:pPr>
        <w:spacing w:after="0" w:line="240" w:lineRule="auto"/>
      </w:pPr>
      <w:r>
        <w:continuationSeparator/>
      </w:r>
    </w:p>
  </w:footnote>
  <w:footnote w:type="continuationNotice" w:id="1">
    <w:p w14:paraId="79407810" w14:textId="77777777" w:rsidR="008524EB" w:rsidRDefault="008524EB">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69590E" w14:textId="01F47ADB" w:rsidR="00BA6D1E" w:rsidRDefault="00BA6D1E">
    <w:pPr>
      <w:pStyle w:val="Header"/>
    </w:pPr>
  </w:p>
  <w:p w14:paraId="1B19CC06" w14:textId="77777777" w:rsidR="009C3BBF" w:rsidRDefault="009C3BBF"/>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62A4B"/>
    <w:multiLevelType w:val="multilevel"/>
    <w:tmpl w:val="89ECBB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A877D64"/>
    <w:multiLevelType w:val="hybridMultilevel"/>
    <w:tmpl w:val="952E7C72"/>
    <w:lvl w:ilvl="0" w:tplc="41C488EE">
      <w:start w:val="1"/>
      <w:numFmt w:val="decimal"/>
      <w:pStyle w:val="References"/>
      <w:lvlText w:val=" [%1]"/>
      <w:lvlJc w:val="left"/>
      <w:pPr>
        <w:tabs>
          <w:tab w:val="num" w:pos="360"/>
        </w:tabs>
        <w:ind w:left="360" w:hanging="360"/>
      </w:pPr>
      <w:rPr>
        <w:rFonts w:hint="default"/>
      </w:rPr>
    </w:lvl>
    <w:lvl w:ilvl="1" w:tplc="BE24E4D2">
      <w:numFmt w:val="decimal"/>
      <w:lvlText w:val=""/>
      <w:lvlJc w:val="left"/>
    </w:lvl>
    <w:lvl w:ilvl="2" w:tplc="E1423BAC">
      <w:numFmt w:val="decimal"/>
      <w:lvlText w:val=""/>
      <w:lvlJc w:val="left"/>
    </w:lvl>
    <w:lvl w:ilvl="3" w:tplc="A2623012">
      <w:numFmt w:val="decimal"/>
      <w:lvlText w:val=""/>
      <w:lvlJc w:val="left"/>
    </w:lvl>
    <w:lvl w:ilvl="4" w:tplc="7B76DDE8">
      <w:numFmt w:val="decimal"/>
      <w:lvlText w:val=""/>
      <w:lvlJc w:val="left"/>
    </w:lvl>
    <w:lvl w:ilvl="5" w:tplc="B1BABDA4">
      <w:numFmt w:val="decimal"/>
      <w:lvlText w:val=""/>
      <w:lvlJc w:val="left"/>
    </w:lvl>
    <w:lvl w:ilvl="6" w:tplc="EE18D284">
      <w:numFmt w:val="decimal"/>
      <w:lvlText w:val=""/>
      <w:lvlJc w:val="left"/>
    </w:lvl>
    <w:lvl w:ilvl="7" w:tplc="94F2780A">
      <w:numFmt w:val="decimal"/>
      <w:lvlText w:val=""/>
      <w:lvlJc w:val="left"/>
    </w:lvl>
    <w:lvl w:ilvl="8" w:tplc="8C0041A8">
      <w:numFmt w:val="decimal"/>
      <w:lvlText w:val=""/>
      <w:lvlJc w:val="left"/>
    </w:lvl>
  </w:abstractNum>
  <w:abstractNum w:abstractNumId="2">
    <w:nsid w:val="4D446407"/>
    <w:multiLevelType w:val="multilevel"/>
    <w:tmpl w:val="46C0C0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53274981"/>
    <w:multiLevelType w:val="hybridMultilevel"/>
    <w:tmpl w:val="E5BC0208"/>
    <w:lvl w:ilvl="0" w:tplc="34400070">
      <w:start w:val="1"/>
      <w:numFmt w:val="decimal"/>
      <w:pStyle w:val="NormalJustified"/>
      <w:lvlText w:val="%1)"/>
      <w:lvlJc w:val="left"/>
      <w:pPr>
        <w:tabs>
          <w:tab w:val="num" w:pos="720"/>
        </w:tabs>
        <w:ind w:left="720" w:hanging="360"/>
      </w:pPr>
    </w:lvl>
    <w:lvl w:ilvl="1" w:tplc="193A38BC">
      <w:start w:val="16"/>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60915FAF"/>
    <w:multiLevelType w:val="multilevel"/>
    <w:tmpl w:val="0F14C8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621C10B1"/>
    <w:multiLevelType w:val="multilevel"/>
    <w:tmpl w:val="FD8444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1"/>
  </w:num>
  <w:num w:numId="3">
    <w:abstractNumId w:val="2"/>
  </w:num>
  <w:num w:numId="4">
    <w:abstractNumId w:val="4"/>
  </w:num>
  <w:num w:numId="5">
    <w:abstractNumId w:val="0"/>
  </w:num>
  <w:num w:numId="6">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tTA1sjCyMDc0MjA0MTVS0lEKTi0uzszPAykwqQUAlQQJTywAAAA="/>
  </w:docVars>
  <w:rsids>
    <w:rsidRoot w:val="00E57458"/>
    <w:rsid w:val="00014978"/>
    <w:rsid w:val="0002496E"/>
    <w:rsid w:val="00030256"/>
    <w:rsid w:val="0004089A"/>
    <w:rsid w:val="0004683B"/>
    <w:rsid w:val="00056A08"/>
    <w:rsid w:val="0006287A"/>
    <w:rsid w:val="0007139F"/>
    <w:rsid w:val="00072E6B"/>
    <w:rsid w:val="00074A35"/>
    <w:rsid w:val="000770EE"/>
    <w:rsid w:val="000807E4"/>
    <w:rsid w:val="00081E58"/>
    <w:rsid w:val="000907FC"/>
    <w:rsid w:val="00093D03"/>
    <w:rsid w:val="000A6CA8"/>
    <w:rsid w:val="000C6F47"/>
    <w:rsid w:val="000D58BD"/>
    <w:rsid w:val="000F58C9"/>
    <w:rsid w:val="000F6F87"/>
    <w:rsid w:val="0010163D"/>
    <w:rsid w:val="00102BAB"/>
    <w:rsid w:val="00106B24"/>
    <w:rsid w:val="001157E5"/>
    <w:rsid w:val="00141487"/>
    <w:rsid w:val="001430B0"/>
    <w:rsid w:val="00144A74"/>
    <w:rsid w:val="00152714"/>
    <w:rsid w:val="00167FF4"/>
    <w:rsid w:val="0017D8B9"/>
    <w:rsid w:val="00181369"/>
    <w:rsid w:val="001944F4"/>
    <w:rsid w:val="0019451F"/>
    <w:rsid w:val="001A020D"/>
    <w:rsid w:val="001B19E0"/>
    <w:rsid w:val="001B3D35"/>
    <w:rsid w:val="001B5189"/>
    <w:rsid w:val="001C0ADB"/>
    <w:rsid w:val="001C71D7"/>
    <w:rsid w:val="001E0D58"/>
    <w:rsid w:val="001E1292"/>
    <w:rsid w:val="00214F1D"/>
    <w:rsid w:val="00215942"/>
    <w:rsid w:val="002410CE"/>
    <w:rsid w:val="00265D0D"/>
    <w:rsid w:val="00271AED"/>
    <w:rsid w:val="00293AEE"/>
    <w:rsid w:val="0029717D"/>
    <w:rsid w:val="002A470D"/>
    <w:rsid w:val="002C5DB8"/>
    <w:rsid w:val="002D187B"/>
    <w:rsid w:val="002D3D1F"/>
    <w:rsid w:val="002D3E9A"/>
    <w:rsid w:val="002F00F8"/>
    <w:rsid w:val="002F0A0E"/>
    <w:rsid w:val="002F1FAF"/>
    <w:rsid w:val="002F46FA"/>
    <w:rsid w:val="0030261E"/>
    <w:rsid w:val="00306113"/>
    <w:rsid w:val="0030758E"/>
    <w:rsid w:val="0031738D"/>
    <w:rsid w:val="00353F01"/>
    <w:rsid w:val="0035597A"/>
    <w:rsid w:val="00362246"/>
    <w:rsid w:val="00362B3D"/>
    <w:rsid w:val="003715B8"/>
    <w:rsid w:val="00377FD4"/>
    <w:rsid w:val="00385A32"/>
    <w:rsid w:val="00397027"/>
    <w:rsid w:val="003C6B62"/>
    <w:rsid w:val="003CCD0A"/>
    <w:rsid w:val="003F0166"/>
    <w:rsid w:val="00412B13"/>
    <w:rsid w:val="00423CFD"/>
    <w:rsid w:val="004253FC"/>
    <w:rsid w:val="00432B87"/>
    <w:rsid w:val="004506A6"/>
    <w:rsid w:val="004520AB"/>
    <w:rsid w:val="00456085"/>
    <w:rsid w:val="00462836"/>
    <w:rsid w:val="0046442C"/>
    <w:rsid w:val="0046604A"/>
    <w:rsid w:val="0048589A"/>
    <w:rsid w:val="00485D74"/>
    <w:rsid w:val="004B2320"/>
    <w:rsid w:val="004B4329"/>
    <w:rsid w:val="004B518D"/>
    <w:rsid w:val="004B54E6"/>
    <w:rsid w:val="004C39A3"/>
    <w:rsid w:val="004C607C"/>
    <w:rsid w:val="004D062A"/>
    <w:rsid w:val="004E6177"/>
    <w:rsid w:val="004E6493"/>
    <w:rsid w:val="004F59C2"/>
    <w:rsid w:val="0051543B"/>
    <w:rsid w:val="005176FA"/>
    <w:rsid w:val="005234A3"/>
    <w:rsid w:val="00524442"/>
    <w:rsid w:val="005313A2"/>
    <w:rsid w:val="00531D2B"/>
    <w:rsid w:val="005367A0"/>
    <w:rsid w:val="0053723C"/>
    <w:rsid w:val="00537342"/>
    <w:rsid w:val="00550AA3"/>
    <w:rsid w:val="005521C9"/>
    <w:rsid w:val="00554109"/>
    <w:rsid w:val="005551E0"/>
    <w:rsid w:val="005601CC"/>
    <w:rsid w:val="00571304"/>
    <w:rsid w:val="00590635"/>
    <w:rsid w:val="005907FA"/>
    <w:rsid w:val="005930BE"/>
    <w:rsid w:val="005A69FF"/>
    <w:rsid w:val="005B5CF8"/>
    <w:rsid w:val="005C0400"/>
    <w:rsid w:val="005C347E"/>
    <w:rsid w:val="005F7A23"/>
    <w:rsid w:val="005F7C2C"/>
    <w:rsid w:val="006011C5"/>
    <w:rsid w:val="00601905"/>
    <w:rsid w:val="00602120"/>
    <w:rsid w:val="00621C7B"/>
    <w:rsid w:val="00632DE4"/>
    <w:rsid w:val="00634570"/>
    <w:rsid w:val="00646043"/>
    <w:rsid w:val="00654B5F"/>
    <w:rsid w:val="00654D92"/>
    <w:rsid w:val="00662DB0"/>
    <w:rsid w:val="00663662"/>
    <w:rsid w:val="00672FC7"/>
    <w:rsid w:val="00677ED8"/>
    <w:rsid w:val="00686F39"/>
    <w:rsid w:val="00690D89"/>
    <w:rsid w:val="006A2A5F"/>
    <w:rsid w:val="006C65F3"/>
    <w:rsid w:val="006C74D2"/>
    <w:rsid w:val="006F00F0"/>
    <w:rsid w:val="006F28B3"/>
    <w:rsid w:val="00705480"/>
    <w:rsid w:val="0070A0B0"/>
    <w:rsid w:val="0073139A"/>
    <w:rsid w:val="007324C6"/>
    <w:rsid w:val="00736316"/>
    <w:rsid w:val="00737C1C"/>
    <w:rsid w:val="00744267"/>
    <w:rsid w:val="00746AE7"/>
    <w:rsid w:val="0075456E"/>
    <w:rsid w:val="00759345"/>
    <w:rsid w:val="007605DF"/>
    <w:rsid w:val="00782F38"/>
    <w:rsid w:val="00783676"/>
    <w:rsid w:val="0078693C"/>
    <w:rsid w:val="0079278D"/>
    <w:rsid w:val="007C0C48"/>
    <w:rsid w:val="007D1CC9"/>
    <w:rsid w:val="007D2693"/>
    <w:rsid w:val="007D6144"/>
    <w:rsid w:val="007D7876"/>
    <w:rsid w:val="00817233"/>
    <w:rsid w:val="00843BFC"/>
    <w:rsid w:val="008524EB"/>
    <w:rsid w:val="00871FCB"/>
    <w:rsid w:val="00884A40"/>
    <w:rsid w:val="008B0CB7"/>
    <w:rsid w:val="008C41D3"/>
    <w:rsid w:val="008C6909"/>
    <w:rsid w:val="008D28F2"/>
    <w:rsid w:val="008D3D4C"/>
    <w:rsid w:val="008D771B"/>
    <w:rsid w:val="008E6ACC"/>
    <w:rsid w:val="008F51E4"/>
    <w:rsid w:val="008FE9B0"/>
    <w:rsid w:val="00900B8E"/>
    <w:rsid w:val="00904007"/>
    <w:rsid w:val="0090E5CF"/>
    <w:rsid w:val="0091348E"/>
    <w:rsid w:val="00915A22"/>
    <w:rsid w:val="0092265B"/>
    <w:rsid w:val="00926DE2"/>
    <w:rsid w:val="009330B5"/>
    <w:rsid w:val="00933D55"/>
    <w:rsid w:val="00936E9E"/>
    <w:rsid w:val="00940976"/>
    <w:rsid w:val="00953032"/>
    <w:rsid w:val="00971261"/>
    <w:rsid w:val="0097316F"/>
    <w:rsid w:val="0097728A"/>
    <w:rsid w:val="0098250C"/>
    <w:rsid w:val="00991922"/>
    <w:rsid w:val="00992BBC"/>
    <w:rsid w:val="009A0A22"/>
    <w:rsid w:val="009A6BA4"/>
    <w:rsid w:val="009A7B2F"/>
    <w:rsid w:val="009C2017"/>
    <w:rsid w:val="009C3BBF"/>
    <w:rsid w:val="009E3C50"/>
    <w:rsid w:val="009E6387"/>
    <w:rsid w:val="009F32EC"/>
    <w:rsid w:val="009F512B"/>
    <w:rsid w:val="00A055A9"/>
    <w:rsid w:val="00A25E0F"/>
    <w:rsid w:val="00A37970"/>
    <w:rsid w:val="00A42908"/>
    <w:rsid w:val="00A84A0F"/>
    <w:rsid w:val="00A90E77"/>
    <w:rsid w:val="00AAF9C5"/>
    <w:rsid w:val="00AC6581"/>
    <w:rsid w:val="00AD5A62"/>
    <w:rsid w:val="00AE05B3"/>
    <w:rsid w:val="00AE44AE"/>
    <w:rsid w:val="00AF2856"/>
    <w:rsid w:val="00AF38DB"/>
    <w:rsid w:val="00AF4966"/>
    <w:rsid w:val="00B1027A"/>
    <w:rsid w:val="00B11539"/>
    <w:rsid w:val="00B1283B"/>
    <w:rsid w:val="00B22462"/>
    <w:rsid w:val="00B471A7"/>
    <w:rsid w:val="00B51883"/>
    <w:rsid w:val="00B521C3"/>
    <w:rsid w:val="00B659E1"/>
    <w:rsid w:val="00B6706B"/>
    <w:rsid w:val="00B7704C"/>
    <w:rsid w:val="00B77951"/>
    <w:rsid w:val="00B80E78"/>
    <w:rsid w:val="00B846E6"/>
    <w:rsid w:val="00B90177"/>
    <w:rsid w:val="00BA160A"/>
    <w:rsid w:val="00BA5D55"/>
    <w:rsid w:val="00BA6D1E"/>
    <w:rsid w:val="00BB6A5E"/>
    <w:rsid w:val="00BC161D"/>
    <w:rsid w:val="00BE426A"/>
    <w:rsid w:val="00BE67D1"/>
    <w:rsid w:val="00BF6A5A"/>
    <w:rsid w:val="00C04FDF"/>
    <w:rsid w:val="00C05942"/>
    <w:rsid w:val="00C065C8"/>
    <w:rsid w:val="00C14BF7"/>
    <w:rsid w:val="00C3603C"/>
    <w:rsid w:val="00C43D79"/>
    <w:rsid w:val="00C445E2"/>
    <w:rsid w:val="00C52C30"/>
    <w:rsid w:val="00C577FD"/>
    <w:rsid w:val="00C6474C"/>
    <w:rsid w:val="00C76D4B"/>
    <w:rsid w:val="00C77D7E"/>
    <w:rsid w:val="00C856BD"/>
    <w:rsid w:val="00C90F3E"/>
    <w:rsid w:val="00CA1257"/>
    <w:rsid w:val="00CA1535"/>
    <w:rsid w:val="00CA7C95"/>
    <w:rsid w:val="00CB0D6F"/>
    <w:rsid w:val="00CB2011"/>
    <w:rsid w:val="00CB4609"/>
    <w:rsid w:val="00CC076D"/>
    <w:rsid w:val="00CC237D"/>
    <w:rsid w:val="00CC6FA5"/>
    <w:rsid w:val="00CC7891"/>
    <w:rsid w:val="00CD439A"/>
    <w:rsid w:val="00CE29F0"/>
    <w:rsid w:val="00CE4A15"/>
    <w:rsid w:val="00D00AA5"/>
    <w:rsid w:val="00D15C90"/>
    <w:rsid w:val="00D210BF"/>
    <w:rsid w:val="00D25B59"/>
    <w:rsid w:val="00D319C7"/>
    <w:rsid w:val="00D436A8"/>
    <w:rsid w:val="00D47C39"/>
    <w:rsid w:val="00D502F1"/>
    <w:rsid w:val="00D72BE2"/>
    <w:rsid w:val="00D904F6"/>
    <w:rsid w:val="00D916C2"/>
    <w:rsid w:val="00DA3FD4"/>
    <w:rsid w:val="00DA6485"/>
    <w:rsid w:val="00DB23B6"/>
    <w:rsid w:val="00DB5B19"/>
    <w:rsid w:val="00DB7AB4"/>
    <w:rsid w:val="00DC1543"/>
    <w:rsid w:val="00DC5B12"/>
    <w:rsid w:val="00DD579B"/>
    <w:rsid w:val="00DE2D01"/>
    <w:rsid w:val="00E36983"/>
    <w:rsid w:val="00E45E82"/>
    <w:rsid w:val="00E522D8"/>
    <w:rsid w:val="00E5709D"/>
    <w:rsid w:val="00E57458"/>
    <w:rsid w:val="00E62615"/>
    <w:rsid w:val="00E87F54"/>
    <w:rsid w:val="00E930D5"/>
    <w:rsid w:val="00E94D6B"/>
    <w:rsid w:val="00EA3F6D"/>
    <w:rsid w:val="00EC5147"/>
    <w:rsid w:val="00EC62E7"/>
    <w:rsid w:val="00ED16F4"/>
    <w:rsid w:val="00ED2E33"/>
    <w:rsid w:val="00F07B7F"/>
    <w:rsid w:val="00F3041F"/>
    <w:rsid w:val="00F43F75"/>
    <w:rsid w:val="00F61A41"/>
    <w:rsid w:val="00F65590"/>
    <w:rsid w:val="00F705D8"/>
    <w:rsid w:val="00F70CAB"/>
    <w:rsid w:val="00F76C7F"/>
    <w:rsid w:val="00F948A1"/>
    <w:rsid w:val="00FA251F"/>
    <w:rsid w:val="00FB2862"/>
    <w:rsid w:val="00FB4C33"/>
    <w:rsid w:val="00FC1152"/>
    <w:rsid w:val="00FD3D5D"/>
    <w:rsid w:val="00FD5C6D"/>
    <w:rsid w:val="00FE5D5C"/>
    <w:rsid w:val="014989CA"/>
    <w:rsid w:val="01535522"/>
    <w:rsid w:val="0168BDDE"/>
    <w:rsid w:val="017AC2FE"/>
    <w:rsid w:val="0185E7B3"/>
    <w:rsid w:val="018F2F9B"/>
    <w:rsid w:val="01A134BB"/>
    <w:rsid w:val="01F27E5A"/>
    <w:rsid w:val="01F562B0"/>
    <w:rsid w:val="01F67AEF"/>
    <w:rsid w:val="0203573F"/>
    <w:rsid w:val="0211C2E7"/>
    <w:rsid w:val="0217A688"/>
    <w:rsid w:val="022CB630"/>
    <w:rsid w:val="0248AEC7"/>
    <w:rsid w:val="025740A2"/>
    <w:rsid w:val="0281545F"/>
    <w:rsid w:val="0324699F"/>
    <w:rsid w:val="03688BAD"/>
    <w:rsid w:val="036AC154"/>
    <w:rsid w:val="0375EB38"/>
    <w:rsid w:val="038E494C"/>
    <w:rsid w:val="03A57202"/>
    <w:rsid w:val="03B12886"/>
    <w:rsid w:val="03CF977D"/>
    <w:rsid w:val="03ED0010"/>
    <w:rsid w:val="03F546AA"/>
    <w:rsid w:val="04039F52"/>
    <w:rsid w:val="042B8F96"/>
    <w:rsid w:val="044E5027"/>
    <w:rsid w:val="0494389D"/>
    <w:rsid w:val="04A3EA75"/>
    <w:rsid w:val="04B263C0"/>
    <w:rsid w:val="04F0189A"/>
    <w:rsid w:val="051687E6"/>
    <w:rsid w:val="0591170B"/>
    <w:rsid w:val="05AC0F6D"/>
    <w:rsid w:val="05B5837B"/>
    <w:rsid w:val="05CAB1D8"/>
    <w:rsid w:val="05F9206C"/>
    <w:rsid w:val="060B5865"/>
    <w:rsid w:val="064D3802"/>
    <w:rsid w:val="065E0474"/>
    <w:rsid w:val="0667E916"/>
    <w:rsid w:val="0672ADA0"/>
    <w:rsid w:val="0676A384"/>
    <w:rsid w:val="06AE8819"/>
    <w:rsid w:val="06D0F32F"/>
    <w:rsid w:val="06E6FEF6"/>
    <w:rsid w:val="06FC8365"/>
    <w:rsid w:val="073794BF"/>
    <w:rsid w:val="07409423"/>
    <w:rsid w:val="07451A28"/>
    <w:rsid w:val="07E90863"/>
    <w:rsid w:val="08018AAA"/>
    <w:rsid w:val="0821D854"/>
    <w:rsid w:val="086DD5DA"/>
    <w:rsid w:val="087189CF"/>
    <w:rsid w:val="087FDAFA"/>
    <w:rsid w:val="08E02EF2"/>
    <w:rsid w:val="08EE5253"/>
    <w:rsid w:val="09094E06"/>
    <w:rsid w:val="0981B1B0"/>
    <w:rsid w:val="09C49A1C"/>
    <w:rsid w:val="09EA0FBA"/>
    <w:rsid w:val="0A1AAF3C"/>
    <w:rsid w:val="0A23B48C"/>
    <w:rsid w:val="0A34D863"/>
    <w:rsid w:val="0A5C143F"/>
    <w:rsid w:val="0A6655CB"/>
    <w:rsid w:val="0A6FEA3C"/>
    <w:rsid w:val="0ABA6AF9"/>
    <w:rsid w:val="0B606A7D"/>
    <w:rsid w:val="0B7EFA8A"/>
    <w:rsid w:val="0B8AE2E1"/>
    <w:rsid w:val="0B9A0F4F"/>
    <w:rsid w:val="0BD1A00C"/>
    <w:rsid w:val="0C065774"/>
    <w:rsid w:val="0C0F0E48"/>
    <w:rsid w:val="0C166456"/>
    <w:rsid w:val="0C5B2EEF"/>
    <w:rsid w:val="0C7342A4"/>
    <w:rsid w:val="0CEE3C65"/>
    <w:rsid w:val="0CF034A3"/>
    <w:rsid w:val="0D2BDE41"/>
    <w:rsid w:val="0D4F8BF5"/>
    <w:rsid w:val="0D690C7B"/>
    <w:rsid w:val="0DA02F97"/>
    <w:rsid w:val="0DC7B8CE"/>
    <w:rsid w:val="0E0D85E9"/>
    <w:rsid w:val="0E1F1EEC"/>
    <w:rsid w:val="0E26F753"/>
    <w:rsid w:val="0E2AB4ED"/>
    <w:rsid w:val="0E8A0CC6"/>
    <w:rsid w:val="0EA441CF"/>
    <w:rsid w:val="0EB17AA2"/>
    <w:rsid w:val="0EBE999D"/>
    <w:rsid w:val="0EC82C8B"/>
    <w:rsid w:val="0FC4FB1B"/>
    <w:rsid w:val="0FE3508C"/>
    <w:rsid w:val="0FEE90A7"/>
    <w:rsid w:val="10187BAE"/>
    <w:rsid w:val="1038DE66"/>
    <w:rsid w:val="10533F2D"/>
    <w:rsid w:val="107340FB"/>
    <w:rsid w:val="10A3EE79"/>
    <w:rsid w:val="10C363BC"/>
    <w:rsid w:val="10FA3B6F"/>
    <w:rsid w:val="10FE222C"/>
    <w:rsid w:val="11702BEF"/>
    <w:rsid w:val="1186CF2E"/>
    <w:rsid w:val="11B44ACE"/>
    <w:rsid w:val="11DE61BA"/>
    <w:rsid w:val="11F92846"/>
    <w:rsid w:val="120E9102"/>
    <w:rsid w:val="122A4915"/>
    <w:rsid w:val="12383670"/>
    <w:rsid w:val="1291F31B"/>
    <w:rsid w:val="12BF9757"/>
    <w:rsid w:val="12C5E6BD"/>
    <w:rsid w:val="12E70736"/>
    <w:rsid w:val="13707F28"/>
    <w:rsid w:val="1370E412"/>
    <w:rsid w:val="13717B47"/>
    <w:rsid w:val="137238FD"/>
    <w:rsid w:val="1377B2F2"/>
    <w:rsid w:val="13A756DB"/>
    <w:rsid w:val="13F60B37"/>
    <w:rsid w:val="141C89E5"/>
    <w:rsid w:val="1463F158"/>
    <w:rsid w:val="14A73FD1"/>
    <w:rsid w:val="14EAE7AF"/>
    <w:rsid w:val="14FBA230"/>
    <w:rsid w:val="150F964B"/>
    <w:rsid w:val="152FCCE9"/>
    <w:rsid w:val="1531C527"/>
    <w:rsid w:val="15521641"/>
    <w:rsid w:val="1599676E"/>
    <w:rsid w:val="15A3F4D0"/>
    <w:rsid w:val="15B6929E"/>
    <w:rsid w:val="15BC4A7D"/>
    <w:rsid w:val="15CA20BD"/>
    <w:rsid w:val="15DF8979"/>
    <w:rsid w:val="15F0059A"/>
    <w:rsid w:val="15F4347A"/>
    <w:rsid w:val="1600FC8D"/>
    <w:rsid w:val="1621CF69"/>
    <w:rsid w:val="164117F4"/>
    <w:rsid w:val="16813DA5"/>
    <w:rsid w:val="16940C61"/>
    <w:rsid w:val="16AF53B4"/>
    <w:rsid w:val="16BB9068"/>
    <w:rsid w:val="1721C37D"/>
    <w:rsid w:val="175262FF"/>
    <w:rsid w:val="17BA6714"/>
    <w:rsid w:val="17FC2796"/>
    <w:rsid w:val="184C36E5"/>
    <w:rsid w:val="185760C9"/>
    <w:rsid w:val="1881B965"/>
    <w:rsid w:val="18B258E7"/>
    <w:rsid w:val="190E2AE0"/>
    <w:rsid w:val="1940CEB9"/>
    <w:rsid w:val="19574CF4"/>
    <w:rsid w:val="19727A7A"/>
    <w:rsid w:val="19A02692"/>
    <w:rsid w:val="19AF3755"/>
    <w:rsid w:val="1A027A5A"/>
    <w:rsid w:val="1A18A6C8"/>
    <w:rsid w:val="1A1AEE2D"/>
    <w:rsid w:val="1A388228"/>
    <w:rsid w:val="1A5219C4"/>
    <w:rsid w:val="1A59643F"/>
    <w:rsid w:val="1A7CA436"/>
    <w:rsid w:val="1A846983"/>
    <w:rsid w:val="1A9C08E1"/>
    <w:rsid w:val="1B011899"/>
    <w:rsid w:val="1B158536"/>
    <w:rsid w:val="1B278A56"/>
    <w:rsid w:val="1B93E489"/>
    <w:rsid w:val="1BA2DDA0"/>
    <w:rsid w:val="1C0799EE"/>
    <w:rsid w:val="1C28C6D4"/>
    <w:rsid w:val="1C87E2BC"/>
    <w:rsid w:val="1D044A04"/>
    <w:rsid w:val="1D61508B"/>
    <w:rsid w:val="1DE19C03"/>
    <w:rsid w:val="1E2A4010"/>
    <w:rsid w:val="1E4A04BF"/>
    <w:rsid w:val="1E729B96"/>
    <w:rsid w:val="1EA81E16"/>
    <w:rsid w:val="1EAA1654"/>
    <w:rsid w:val="1ED15589"/>
    <w:rsid w:val="1EE2FC70"/>
    <w:rsid w:val="1EE4F4AE"/>
    <w:rsid w:val="1EEC3CFD"/>
    <w:rsid w:val="1F167087"/>
    <w:rsid w:val="1F3092AF"/>
    <w:rsid w:val="1F590C09"/>
    <w:rsid w:val="1F7ACB26"/>
    <w:rsid w:val="1FBB615F"/>
    <w:rsid w:val="1FD17F34"/>
    <w:rsid w:val="20223DFA"/>
    <w:rsid w:val="202CBE58"/>
    <w:rsid w:val="205149FC"/>
    <w:rsid w:val="206A6034"/>
    <w:rsid w:val="20818491"/>
    <w:rsid w:val="20B0912B"/>
    <w:rsid w:val="20B3C6C3"/>
    <w:rsid w:val="20E8877E"/>
    <w:rsid w:val="21095227"/>
    <w:rsid w:val="212DB57B"/>
    <w:rsid w:val="2148D616"/>
    <w:rsid w:val="21C1D713"/>
    <w:rsid w:val="221A9D32"/>
    <w:rsid w:val="22420B0E"/>
    <w:rsid w:val="22748306"/>
    <w:rsid w:val="22A4103E"/>
    <w:rsid w:val="22DF7F95"/>
    <w:rsid w:val="22E76D1B"/>
    <w:rsid w:val="230A1C15"/>
    <w:rsid w:val="231FD88D"/>
    <w:rsid w:val="232E9594"/>
    <w:rsid w:val="233BD07C"/>
    <w:rsid w:val="237C7FC5"/>
    <w:rsid w:val="23C96ED2"/>
    <w:rsid w:val="23D10F0A"/>
    <w:rsid w:val="2415562D"/>
    <w:rsid w:val="242F7AA9"/>
    <w:rsid w:val="2436C524"/>
    <w:rsid w:val="250B17D9"/>
    <w:rsid w:val="253CD538"/>
    <w:rsid w:val="254A1E98"/>
    <w:rsid w:val="2579ABD0"/>
    <w:rsid w:val="259C16E6"/>
    <w:rsid w:val="25BC8E54"/>
    <w:rsid w:val="25D45477"/>
    <w:rsid w:val="261D6A10"/>
    <w:rsid w:val="2627985B"/>
    <w:rsid w:val="26753C39"/>
    <w:rsid w:val="26A6ADD3"/>
    <w:rsid w:val="26BB392C"/>
    <w:rsid w:val="26FF1756"/>
    <w:rsid w:val="27072087"/>
    <w:rsid w:val="279A9F23"/>
    <w:rsid w:val="27E8DE5A"/>
    <w:rsid w:val="281356BE"/>
    <w:rsid w:val="2860E4FA"/>
    <w:rsid w:val="286E3D1C"/>
    <w:rsid w:val="28866B5D"/>
    <w:rsid w:val="28943280"/>
    <w:rsid w:val="2899D56D"/>
    <w:rsid w:val="28BF914D"/>
    <w:rsid w:val="28CC2946"/>
    <w:rsid w:val="2922C53E"/>
    <w:rsid w:val="29420993"/>
    <w:rsid w:val="2956AE9F"/>
    <w:rsid w:val="29582C0B"/>
    <w:rsid w:val="29627A74"/>
    <w:rsid w:val="299ED337"/>
    <w:rsid w:val="29C03020"/>
    <w:rsid w:val="29E2B161"/>
    <w:rsid w:val="29FA125B"/>
    <w:rsid w:val="2A14CE4F"/>
    <w:rsid w:val="2A15079B"/>
    <w:rsid w:val="2A358E7D"/>
    <w:rsid w:val="2A42840C"/>
    <w:rsid w:val="2A6EB501"/>
    <w:rsid w:val="2A8497B1"/>
    <w:rsid w:val="2AAA0D4F"/>
    <w:rsid w:val="2AF3FC6C"/>
    <w:rsid w:val="2B284B2B"/>
    <w:rsid w:val="2B5A0843"/>
    <w:rsid w:val="2B75C6EA"/>
    <w:rsid w:val="2B8C32A7"/>
    <w:rsid w:val="2BB9601C"/>
    <w:rsid w:val="2BBF778D"/>
    <w:rsid w:val="2C2E6B74"/>
    <w:rsid w:val="2C521557"/>
    <w:rsid w:val="2C9BFCA6"/>
    <w:rsid w:val="2CB7C789"/>
    <w:rsid w:val="2D073AB9"/>
    <w:rsid w:val="2D207DA4"/>
    <w:rsid w:val="2D336EED"/>
    <w:rsid w:val="2D4B02B8"/>
    <w:rsid w:val="2D5728BB"/>
    <w:rsid w:val="2E091BED"/>
    <w:rsid w:val="2E7A78E6"/>
    <w:rsid w:val="2E7E919B"/>
    <w:rsid w:val="2E83495A"/>
    <w:rsid w:val="2E8F7263"/>
    <w:rsid w:val="2ED989B9"/>
    <w:rsid w:val="2F186EBA"/>
    <w:rsid w:val="2F257114"/>
    <w:rsid w:val="2F309AF8"/>
    <w:rsid w:val="2F7A73EA"/>
    <w:rsid w:val="2FC76D8F"/>
    <w:rsid w:val="2FC869AE"/>
    <w:rsid w:val="2FEF7D7E"/>
    <w:rsid w:val="30105D49"/>
    <w:rsid w:val="3010B09D"/>
    <w:rsid w:val="302A6EDE"/>
    <w:rsid w:val="303AC2C6"/>
    <w:rsid w:val="30543311"/>
    <w:rsid w:val="3079ADC1"/>
    <w:rsid w:val="307C29C3"/>
    <w:rsid w:val="30A0CE9D"/>
    <w:rsid w:val="30D8B89A"/>
    <w:rsid w:val="31611DF8"/>
    <w:rsid w:val="31763F2F"/>
    <w:rsid w:val="31B11D89"/>
    <w:rsid w:val="31C73501"/>
    <w:rsid w:val="31E5E24C"/>
    <w:rsid w:val="31FD166C"/>
    <w:rsid w:val="32153122"/>
    <w:rsid w:val="3235C353"/>
    <w:rsid w:val="324D95F1"/>
    <w:rsid w:val="324E173E"/>
    <w:rsid w:val="326B7657"/>
    <w:rsid w:val="32B9F619"/>
    <w:rsid w:val="32C07056"/>
    <w:rsid w:val="32EB9DD3"/>
    <w:rsid w:val="33A5CB86"/>
    <w:rsid w:val="33BD0C98"/>
    <w:rsid w:val="33E8D555"/>
    <w:rsid w:val="3410595C"/>
    <w:rsid w:val="34703E15"/>
    <w:rsid w:val="347370D6"/>
    <w:rsid w:val="34752AD3"/>
    <w:rsid w:val="34BF4206"/>
    <w:rsid w:val="34E5C9EE"/>
    <w:rsid w:val="3549C75C"/>
    <w:rsid w:val="355726E7"/>
    <w:rsid w:val="35743FC0"/>
    <w:rsid w:val="3596C101"/>
    <w:rsid w:val="35C0271B"/>
    <w:rsid w:val="36819A4F"/>
    <w:rsid w:val="36A80C0C"/>
    <w:rsid w:val="36C11E3E"/>
    <w:rsid w:val="373082F9"/>
    <w:rsid w:val="37319543"/>
    <w:rsid w:val="37329162"/>
    <w:rsid w:val="37458FE7"/>
    <w:rsid w:val="37502B02"/>
    <w:rsid w:val="37FDE1E1"/>
    <w:rsid w:val="38215B2C"/>
    <w:rsid w:val="3828D5A0"/>
    <w:rsid w:val="3836018A"/>
    <w:rsid w:val="3837F030"/>
    <w:rsid w:val="386F8F08"/>
    <w:rsid w:val="3875F95B"/>
    <w:rsid w:val="38CE70AC"/>
    <w:rsid w:val="38D1FBDD"/>
    <w:rsid w:val="38D20CBB"/>
    <w:rsid w:val="38E25F21"/>
    <w:rsid w:val="392D4A5D"/>
    <w:rsid w:val="397931B8"/>
    <w:rsid w:val="39BDC305"/>
    <w:rsid w:val="39BF3975"/>
    <w:rsid w:val="39DD9E65"/>
    <w:rsid w:val="39E6A281"/>
    <w:rsid w:val="3A07AFD1"/>
    <w:rsid w:val="3A44BC86"/>
    <w:rsid w:val="3A81FBD8"/>
    <w:rsid w:val="3A8E9578"/>
    <w:rsid w:val="3AC72800"/>
    <w:rsid w:val="3ACB05AA"/>
    <w:rsid w:val="3AE3984E"/>
    <w:rsid w:val="3B04E050"/>
    <w:rsid w:val="3B4ADDAD"/>
    <w:rsid w:val="3BDACAB3"/>
    <w:rsid w:val="3BDC32AC"/>
    <w:rsid w:val="3C184160"/>
    <w:rsid w:val="3C7957BC"/>
    <w:rsid w:val="3CBE06AA"/>
    <w:rsid w:val="3CE5B1EF"/>
    <w:rsid w:val="3D0010FE"/>
    <w:rsid w:val="3D090716"/>
    <w:rsid w:val="3D163B46"/>
    <w:rsid w:val="3D4FC46D"/>
    <w:rsid w:val="3D6238CC"/>
    <w:rsid w:val="3D631EC0"/>
    <w:rsid w:val="3D6B3E1C"/>
    <w:rsid w:val="3D7F0DC1"/>
    <w:rsid w:val="3D838362"/>
    <w:rsid w:val="3DF8455B"/>
    <w:rsid w:val="3E42E455"/>
    <w:rsid w:val="3E7165D7"/>
    <w:rsid w:val="3EAAC19B"/>
    <w:rsid w:val="3F0FDC5E"/>
    <w:rsid w:val="3F1ADE22"/>
    <w:rsid w:val="3F3BB0FE"/>
    <w:rsid w:val="3FD475DE"/>
    <w:rsid w:val="3FD82AE0"/>
    <w:rsid w:val="3FD8665A"/>
    <w:rsid w:val="3FE8E27B"/>
    <w:rsid w:val="4038734C"/>
    <w:rsid w:val="4040AF10"/>
    <w:rsid w:val="409E9453"/>
    <w:rsid w:val="40B918F0"/>
    <w:rsid w:val="40D7815F"/>
    <w:rsid w:val="40DE6091"/>
    <w:rsid w:val="40F60FDE"/>
    <w:rsid w:val="40FBCD12"/>
    <w:rsid w:val="4120D8DE"/>
    <w:rsid w:val="41234C9A"/>
    <w:rsid w:val="41584594"/>
    <w:rsid w:val="41780EAD"/>
    <w:rsid w:val="417C7403"/>
    <w:rsid w:val="418B8E18"/>
    <w:rsid w:val="41992473"/>
    <w:rsid w:val="41B7D3F1"/>
    <w:rsid w:val="421DD8FE"/>
    <w:rsid w:val="423A31E3"/>
    <w:rsid w:val="42929A4B"/>
    <w:rsid w:val="42A706E8"/>
    <w:rsid w:val="42A80307"/>
    <w:rsid w:val="42A9CAF4"/>
    <w:rsid w:val="42D0E62A"/>
    <w:rsid w:val="42E079E4"/>
    <w:rsid w:val="42E58EB8"/>
    <w:rsid w:val="42E7ADAE"/>
    <w:rsid w:val="4300D60B"/>
    <w:rsid w:val="430D12BF"/>
    <w:rsid w:val="437B16CF"/>
    <w:rsid w:val="43816415"/>
    <w:rsid w:val="438A1AE9"/>
    <w:rsid w:val="43ABEE87"/>
    <w:rsid w:val="43C74C8B"/>
    <w:rsid w:val="43E54795"/>
    <w:rsid w:val="43F8E82C"/>
    <w:rsid w:val="440323F6"/>
    <w:rsid w:val="4407F8EF"/>
    <w:rsid w:val="44A6EAE2"/>
    <w:rsid w:val="44E05DDE"/>
    <w:rsid w:val="4506CF9B"/>
    <w:rsid w:val="451943FA"/>
    <w:rsid w:val="45398B47"/>
    <w:rsid w:val="4547BEE8"/>
    <w:rsid w:val="4554A193"/>
    <w:rsid w:val="455FAD37"/>
    <w:rsid w:val="4570F749"/>
    <w:rsid w:val="458A515F"/>
    <w:rsid w:val="459DF38E"/>
    <w:rsid w:val="45A4C56F"/>
    <w:rsid w:val="45A987C8"/>
    <w:rsid w:val="45AE0828"/>
    <w:rsid w:val="45DE386B"/>
    <w:rsid w:val="45E49B5C"/>
    <w:rsid w:val="464A6E3A"/>
    <w:rsid w:val="465100C2"/>
    <w:rsid w:val="466FF741"/>
    <w:rsid w:val="468A73BE"/>
    <w:rsid w:val="46DB8618"/>
    <w:rsid w:val="46EF8376"/>
    <w:rsid w:val="470DA306"/>
    <w:rsid w:val="4722C9A0"/>
    <w:rsid w:val="47548415"/>
    <w:rsid w:val="475FE450"/>
    <w:rsid w:val="47650F4F"/>
    <w:rsid w:val="479861A8"/>
    <w:rsid w:val="47A6FBC2"/>
    <w:rsid w:val="48128E8A"/>
    <w:rsid w:val="4832FCF7"/>
    <w:rsid w:val="483E705D"/>
    <w:rsid w:val="48482350"/>
    <w:rsid w:val="485594E9"/>
    <w:rsid w:val="48655159"/>
    <w:rsid w:val="489CCC17"/>
    <w:rsid w:val="48B6F093"/>
    <w:rsid w:val="48FA86A3"/>
    <w:rsid w:val="4900DFB0"/>
    <w:rsid w:val="491C2789"/>
    <w:rsid w:val="4960C469"/>
    <w:rsid w:val="499744A4"/>
    <w:rsid w:val="49ACABC4"/>
    <w:rsid w:val="49C50871"/>
    <w:rsid w:val="49D54473"/>
    <w:rsid w:val="4A25310C"/>
    <w:rsid w:val="4A389C78"/>
    <w:rsid w:val="4A58221D"/>
    <w:rsid w:val="4A7BFBB3"/>
    <w:rsid w:val="4A9B9DC7"/>
    <w:rsid w:val="4A9EA84F"/>
    <w:rsid w:val="4ACE5CC5"/>
    <w:rsid w:val="4AD343E0"/>
    <w:rsid w:val="4AE289B2"/>
    <w:rsid w:val="4AEC87E8"/>
    <w:rsid w:val="4B7E57B9"/>
    <w:rsid w:val="4BA3CD57"/>
    <w:rsid w:val="4BC2F499"/>
    <w:rsid w:val="4BD5D083"/>
    <w:rsid w:val="4BDF7911"/>
    <w:rsid w:val="4BE752C3"/>
    <w:rsid w:val="4C16266F"/>
    <w:rsid w:val="4C1A15F8"/>
    <w:rsid w:val="4C1A98AD"/>
    <w:rsid w:val="4C224C72"/>
    <w:rsid w:val="4C3DD69E"/>
    <w:rsid w:val="4C5DF610"/>
    <w:rsid w:val="4C693107"/>
    <w:rsid w:val="4C94D142"/>
    <w:rsid w:val="4CA9C740"/>
    <w:rsid w:val="4CB488FC"/>
    <w:rsid w:val="4CB75404"/>
    <w:rsid w:val="4CE53697"/>
    <w:rsid w:val="4D11E9C7"/>
    <w:rsid w:val="4D4BC3BB"/>
    <w:rsid w:val="4D9CDC0A"/>
    <w:rsid w:val="4DD327D8"/>
    <w:rsid w:val="4E54D16F"/>
    <w:rsid w:val="4E5AA749"/>
    <w:rsid w:val="4EB7154D"/>
    <w:rsid w:val="4EB9FF22"/>
    <w:rsid w:val="4EED6720"/>
    <w:rsid w:val="4F16CBAE"/>
    <w:rsid w:val="4F1D169C"/>
    <w:rsid w:val="4F1F0EDA"/>
    <w:rsid w:val="4F78EDF6"/>
    <w:rsid w:val="4F7CFB55"/>
    <w:rsid w:val="4F9A0A86"/>
    <w:rsid w:val="4FEA837D"/>
    <w:rsid w:val="50E054D9"/>
    <w:rsid w:val="50F2B30D"/>
    <w:rsid w:val="510255E2"/>
    <w:rsid w:val="51107989"/>
    <w:rsid w:val="51537F39"/>
    <w:rsid w:val="517F46CC"/>
    <w:rsid w:val="51CD2665"/>
    <w:rsid w:val="51D9EA31"/>
    <w:rsid w:val="51F68995"/>
    <w:rsid w:val="522A16C1"/>
    <w:rsid w:val="525EF636"/>
    <w:rsid w:val="527BB19B"/>
    <w:rsid w:val="5288727B"/>
    <w:rsid w:val="529FA29A"/>
    <w:rsid w:val="52BD01A4"/>
    <w:rsid w:val="52CE1D88"/>
    <w:rsid w:val="52E87F6D"/>
    <w:rsid w:val="53353C2D"/>
    <w:rsid w:val="5363F400"/>
    <w:rsid w:val="536E0B9A"/>
    <w:rsid w:val="53A13B92"/>
    <w:rsid w:val="53BD94F5"/>
    <w:rsid w:val="53CB1221"/>
    <w:rsid w:val="54097C50"/>
    <w:rsid w:val="543B72FB"/>
    <w:rsid w:val="54765155"/>
    <w:rsid w:val="547F434E"/>
    <w:rsid w:val="54A18F5F"/>
    <w:rsid w:val="54A541D1"/>
    <w:rsid w:val="54AAF0E1"/>
    <w:rsid w:val="54C334CF"/>
    <w:rsid w:val="54DC5D2C"/>
    <w:rsid w:val="54E69C04"/>
    <w:rsid w:val="54FCA7CB"/>
    <w:rsid w:val="55100191"/>
    <w:rsid w:val="55287731"/>
    <w:rsid w:val="552B490C"/>
    <w:rsid w:val="554FB263"/>
    <w:rsid w:val="5550AE82"/>
    <w:rsid w:val="5567895E"/>
    <w:rsid w:val="55938BEA"/>
    <w:rsid w:val="55AAAA81"/>
    <w:rsid w:val="55C09397"/>
    <w:rsid w:val="55C7204F"/>
    <w:rsid w:val="56364310"/>
    <w:rsid w:val="567CFE4F"/>
    <w:rsid w:val="56826C65"/>
    <w:rsid w:val="56D61A08"/>
    <w:rsid w:val="56E98A86"/>
    <w:rsid w:val="5782555B"/>
    <w:rsid w:val="57AEF651"/>
    <w:rsid w:val="57D17076"/>
    <w:rsid w:val="57D367B5"/>
    <w:rsid w:val="58069E63"/>
    <w:rsid w:val="5809D029"/>
    <w:rsid w:val="582F45C7"/>
    <w:rsid w:val="5849DA56"/>
    <w:rsid w:val="5882BAB4"/>
    <w:rsid w:val="58DE2DEB"/>
    <w:rsid w:val="58FB6800"/>
    <w:rsid w:val="5904B659"/>
    <w:rsid w:val="59239808"/>
    <w:rsid w:val="593459BC"/>
    <w:rsid w:val="595ACB79"/>
    <w:rsid w:val="5996A5F2"/>
    <w:rsid w:val="59A9AFD9"/>
    <w:rsid w:val="59B2E37E"/>
    <w:rsid w:val="59E025D0"/>
    <w:rsid w:val="5A56979D"/>
    <w:rsid w:val="5A635518"/>
    <w:rsid w:val="5A8528B6"/>
    <w:rsid w:val="5A8A8F0D"/>
    <w:rsid w:val="5A9E7C6E"/>
    <w:rsid w:val="5AA13BFE"/>
    <w:rsid w:val="5AABB09E"/>
    <w:rsid w:val="5AEB71F6"/>
    <w:rsid w:val="5AF835A8"/>
    <w:rsid w:val="5B00DAB2"/>
    <w:rsid w:val="5B300ED6"/>
    <w:rsid w:val="5B3C9439"/>
    <w:rsid w:val="5B54A25C"/>
    <w:rsid w:val="5B6AED30"/>
    <w:rsid w:val="5B6BE94F"/>
    <w:rsid w:val="5BC9BA6C"/>
    <w:rsid w:val="5BF37A48"/>
    <w:rsid w:val="5C2866BF"/>
    <w:rsid w:val="5C55C67E"/>
    <w:rsid w:val="5C93685A"/>
    <w:rsid w:val="5CA45B30"/>
    <w:rsid w:val="5CCC384B"/>
    <w:rsid w:val="5D0E080C"/>
    <w:rsid w:val="5D413E34"/>
    <w:rsid w:val="5D4CA607"/>
    <w:rsid w:val="5D70E21D"/>
    <w:rsid w:val="5DB385C4"/>
    <w:rsid w:val="5DCB2522"/>
    <w:rsid w:val="5E033461"/>
    <w:rsid w:val="5E0D8444"/>
    <w:rsid w:val="5E163FB6"/>
    <w:rsid w:val="5E3645CD"/>
    <w:rsid w:val="5E390E01"/>
    <w:rsid w:val="5E54AE59"/>
    <w:rsid w:val="5E57A2B6"/>
    <w:rsid w:val="5E7AE558"/>
    <w:rsid w:val="5EC8FFAF"/>
    <w:rsid w:val="5EEE754D"/>
    <w:rsid w:val="5EF8618C"/>
    <w:rsid w:val="5F6CF0C0"/>
    <w:rsid w:val="5F780F11"/>
    <w:rsid w:val="5F8D6740"/>
    <w:rsid w:val="5FA82334"/>
    <w:rsid w:val="5FEA579C"/>
    <w:rsid w:val="600B4FDE"/>
    <w:rsid w:val="6036CC50"/>
    <w:rsid w:val="6061DBB3"/>
    <w:rsid w:val="6063D3F1"/>
    <w:rsid w:val="60DA45BE"/>
    <w:rsid w:val="60DBF659"/>
    <w:rsid w:val="60E4B5B6"/>
    <w:rsid w:val="61413B3E"/>
    <w:rsid w:val="6159729F"/>
    <w:rsid w:val="617F207D"/>
    <w:rsid w:val="618C4388"/>
    <w:rsid w:val="61CC1073"/>
    <w:rsid w:val="61DC9F5F"/>
    <w:rsid w:val="6200A071"/>
    <w:rsid w:val="6250320B"/>
    <w:rsid w:val="6262BBCC"/>
    <w:rsid w:val="62E98181"/>
    <w:rsid w:val="63019794"/>
    <w:rsid w:val="630EF71F"/>
    <w:rsid w:val="631A65E2"/>
    <w:rsid w:val="638E5291"/>
    <w:rsid w:val="63945176"/>
    <w:rsid w:val="63BD0883"/>
    <w:rsid w:val="63E65FEF"/>
    <w:rsid w:val="63FE8C2D"/>
    <w:rsid w:val="6412E29F"/>
    <w:rsid w:val="64476900"/>
    <w:rsid w:val="6453B641"/>
    <w:rsid w:val="646AD704"/>
    <w:rsid w:val="64E43A7C"/>
    <w:rsid w:val="64F5316F"/>
    <w:rsid w:val="64F5B2BC"/>
    <w:rsid w:val="650DC8CF"/>
    <w:rsid w:val="650DDEFA"/>
    <w:rsid w:val="65149646"/>
    <w:rsid w:val="6526C10F"/>
    <w:rsid w:val="653D5607"/>
    <w:rsid w:val="65826FD4"/>
    <w:rsid w:val="65BC2A2A"/>
    <w:rsid w:val="65CF13CA"/>
    <w:rsid w:val="65E582E6"/>
    <w:rsid w:val="660FE166"/>
    <w:rsid w:val="6619FF06"/>
    <w:rsid w:val="6637DEC6"/>
    <w:rsid w:val="66545F63"/>
    <w:rsid w:val="66589D01"/>
    <w:rsid w:val="66842392"/>
    <w:rsid w:val="6691831D"/>
    <w:rsid w:val="66AF336E"/>
    <w:rsid w:val="66EA1820"/>
    <w:rsid w:val="6747467D"/>
    <w:rsid w:val="6768D5C2"/>
    <w:rsid w:val="6769E80C"/>
    <w:rsid w:val="67CC0367"/>
    <w:rsid w:val="6820F012"/>
    <w:rsid w:val="682CD231"/>
    <w:rsid w:val="684D86FF"/>
    <w:rsid w:val="6859CFF5"/>
    <w:rsid w:val="6866C67A"/>
    <w:rsid w:val="68A66094"/>
    <w:rsid w:val="68F0317A"/>
    <w:rsid w:val="68F622B5"/>
    <w:rsid w:val="692B0CC2"/>
    <w:rsid w:val="695C8826"/>
    <w:rsid w:val="6967BD9D"/>
    <w:rsid w:val="69857CAA"/>
    <w:rsid w:val="6987A6FB"/>
    <w:rsid w:val="69881E67"/>
    <w:rsid w:val="698D09F2"/>
    <w:rsid w:val="6999807C"/>
    <w:rsid w:val="69E567D7"/>
    <w:rsid w:val="69E95760"/>
    <w:rsid w:val="69E9DA15"/>
    <w:rsid w:val="6A139FDC"/>
    <w:rsid w:val="6A2F2FB6"/>
    <w:rsid w:val="6A30E3F1"/>
    <w:rsid w:val="6A3E1D26"/>
    <w:rsid w:val="6A4745C9"/>
    <w:rsid w:val="6A4E2B17"/>
    <w:rsid w:val="6A5BFC24"/>
    <w:rsid w:val="6A741220"/>
    <w:rsid w:val="6A7DA942"/>
    <w:rsid w:val="6A8B15E3"/>
    <w:rsid w:val="6AC6024D"/>
    <w:rsid w:val="6ACAC4CE"/>
    <w:rsid w:val="6B11E9A8"/>
    <w:rsid w:val="6B39D906"/>
    <w:rsid w:val="6B5183C2"/>
    <w:rsid w:val="6B75FD41"/>
    <w:rsid w:val="6B77F57F"/>
    <w:rsid w:val="6B7E0672"/>
    <w:rsid w:val="6B85AA76"/>
    <w:rsid w:val="6B90A94B"/>
    <w:rsid w:val="6B91451A"/>
    <w:rsid w:val="6C0FC435"/>
    <w:rsid w:val="6C19BA86"/>
    <w:rsid w:val="6C1DF484"/>
    <w:rsid w:val="6C382DE9"/>
    <w:rsid w:val="6C395288"/>
    <w:rsid w:val="6C7C0929"/>
    <w:rsid w:val="6C7EC02C"/>
    <w:rsid w:val="6C8464BE"/>
    <w:rsid w:val="6C96DA3C"/>
    <w:rsid w:val="6CF696DC"/>
    <w:rsid w:val="6D20F822"/>
    <w:rsid w:val="6D5DB4FD"/>
    <w:rsid w:val="6D802013"/>
    <w:rsid w:val="6DEA3291"/>
    <w:rsid w:val="6E4D277B"/>
    <w:rsid w:val="6EA4013B"/>
    <w:rsid w:val="6F2F29FD"/>
    <w:rsid w:val="6F6DD6B4"/>
    <w:rsid w:val="6F8392F7"/>
    <w:rsid w:val="6F9501A9"/>
    <w:rsid w:val="6FDD6A23"/>
    <w:rsid w:val="6FECC704"/>
    <w:rsid w:val="6FF35944"/>
    <w:rsid w:val="700AD069"/>
    <w:rsid w:val="7021B534"/>
    <w:rsid w:val="706EE402"/>
    <w:rsid w:val="709651DE"/>
    <w:rsid w:val="70974DFD"/>
    <w:rsid w:val="70AFA179"/>
    <w:rsid w:val="70ECE84B"/>
    <w:rsid w:val="711FC2FC"/>
    <w:rsid w:val="7121D353"/>
    <w:rsid w:val="7125416A"/>
    <w:rsid w:val="713543D1"/>
    <w:rsid w:val="71802F0D"/>
    <w:rsid w:val="7189C810"/>
    <w:rsid w:val="71A1068C"/>
    <w:rsid w:val="71ED47F6"/>
    <w:rsid w:val="7209A219"/>
    <w:rsid w:val="721A82E1"/>
    <w:rsid w:val="723430F2"/>
    <w:rsid w:val="724DDA52"/>
    <w:rsid w:val="725EA4EF"/>
    <w:rsid w:val="72877798"/>
    <w:rsid w:val="729E7587"/>
    <w:rsid w:val="72CAED14"/>
    <w:rsid w:val="73088EF0"/>
    <w:rsid w:val="73098B0F"/>
    <w:rsid w:val="7310D58A"/>
    <w:rsid w:val="7354764B"/>
    <w:rsid w:val="7375E542"/>
    <w:rsid w:val="739E5712"/>
    <w:rsid w:val="73A76AB8"/>
    <w:rsid w:val="73D4FFB2"/>
    <w:rsid w:val="73E23252"/>
    <w:rsid w:val="740CA128"/>
    <w:rsid w:val="7413C689"/>
    <w:rsid w:val="741AD61A"/>
    <w:rsid w:val="74465CAB"/>
    <w:rsid w:val="7450589A"/>
    <w:rsid w:val="74847F4E"/>
    <w:rsid w:val="7489BF91"/>
    <w:rsid w:val="74ACA5EB"/>
    <w:rsid w:val="74CAD10E"/>
    <w:rsid w:val="74F046AC"/>
    <w:rsid w:val="751BCD3D"/>
    <w:rsid w:val="751EFF03"/>
    <w:rsid w:val="75415906"/>
    <w:rsid w:val="7546DD19"/>
    <w:rsid w:val="754D901C"/>
    <w:rsid w:val="75B7A29A"/>
    <w:rsid w:val="75C199E6"/>
    <w:rsid w:val="76028DD6"/>
    <w:rsid w:val="7608FCD6"/>
    <w:rsid w:val="76402FB2"/>
    <w:rsid w:val="765E6073"/>
    <w:rsid w:val="76C9A2BE"/>
    <w:rsid w:val="771CC286"/>
    <w:rsid w:val="773E0A3F"/>
    <w:rsid w:val="775D6A47"/>
    <w:rsid w:val="77651374"/>
    <w:rsid w:val="7774E1F2"/>
    <w:rsid w:val="7775F43C"/>
    <w:rsid w:val="777DFD6D"/>
    <w:rsid w:val="778E6D08"/>
    <w:rsid w:val="77C3D3D5"/>
    <w:rsid w:val="7815A47A"/>
    <w:rsid w:val="781AC54C"/>
    <w:rsid w:val="784E592B"/>
    <w:rsid w:val="785C2F6B"/>
    <w:rsid w:val="787BC244"/>
    <w:rsid w:val="78D19BC8"/>
    <w:rsid w:val="78D8DE81"/>
    <w:rsid w:val="7910C87E"/>
    <w:rsid w:val="7943E18B"/>
    <w:rsid w:val="7948E058"/>
    <w:rsid w:val="7969F9B5"/>
    <w:rsid w:val="79DD076A"/>
    <w:rsid w:val="79EB25AB"/>
    <w:rsid w:val="7A15B01D"/>
    <w:rsid w:val="7A8610F7"/>
    <w:rsid w:val="7A9A2480"/>
    <w:rsid w:val="7AB59E2F"/>
    <w:rsid w:val="7AB960F2"/>
    <w:rsid w:val="7ABD637C"/>
    <w:rsid w:val="7AE2D91A"/>
    <w:rsid w:val="7B12A4B6"/>
    <w:rsid w:val="7B2CF070"/>
    <w:rsid w:val="7B3B74BC"/>
    <w:rsid w:val="7B577CFB"/>
    <w:rsid w:val="7BA33911"/>
    <w:rsid w:val="7C27B592"/>
    <w:rsid w:val="7C2B0683"/>
    <w:rsid w:val="7C460B03"/>
    <w:rsid w:val="7C665B62"/>
    <w:rsid w:val="7C6E59B0"/>
    <w:rsid w:val="7CB200EC"/>
    <w:rsid w:val="7D0B7600"/>
    <w:rsid w:val="7D709205"/>
    <w:rsid w:val="7DCEBABA"/>
    <w:rsid w:val="7DFF817A"/>
    <w:rsid w:val="7E048440"/>
    <w:rsid w:val="7E195168"/>
    <w:rsid w:val="7E3F1B94"/>
    <w:rsid w:val="7E7695D7"/>
    <w:rsid w:val="7EEB56E7"/>
    <w:rsid w:val="7F0885EB"/>
    <w:rsid w:val="7F2EF7A8"/>
    <w:rsid w:val="7F3687ED"/>
    <w:rsid w:val="7F3C5290"/>
    <w:rsid w:val="7F73A696"/>
    <w:rsid w:val="7F79FE97"/>
    <w:rsid w:val="7FA0E181"/>
    <w:rsid w:val="7FDDD22A"/>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E905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4B5F"/>
    <w:pPr>
      <w:spacing w:before="240"/>
      <w:jc w:val="both"/>
    </w:pPr>
    <w:rPr>
      <w:rFonts w:asciiTheme="majorBidi" w:hAnsiTheme="majorBidi"/>
      <w:sz w:val="24"/>
    </w:rPr>
  </w:style>
  <w:style w:type="paragraph" w:styleId="Heading1">
    <w:name w:val="heading 1"/>
    <w:basedOn w:val="Normal"/>
    <w:next w:val="Normal"/>
    <w:link w:val="Heading1Char"/>
    <w:uiPriority w:val="9"/>
    <w:qFormat/>
    <w:rsid w:val="00215942"/>
    <w:pPr>
      <w:keepNext/>
      <w:keepLines/>
      <w:spacing w:before="480" w:after="0"/>
      <w:outlineLvl w:val="0"/>
    </w:pPr>
    <w:rPr>
      <w:rFonts w:ascii="Cambria" w:eastAsia="Times New Roman" w:hAnsi="Cambria" w:cs="Times New Roman"/>
      <w:b/>
      <w:bCs/>
      <w:sz w:val="28"/>
      <w:szCs w:val="28"/>
    </w:rPr>
  </w:style>
  <w:style w:type="paragraph" w:styleId="Heading2">
    <w:name w:val="heading 2"/>
    <w:basedOn w:val="Normal"/>
    <w:next w:val="Normal"/>
    <w:link w:val="Heading2Char"/>
    <w:uiPriority w:val="9"/>
    <w:qFormat/>
    <w:rsid w:val="00215942"/>
    <w:pPr>
      <w:keepNext/>
      <w:spacing w:after="60"/>
      <w:outlineLvl w:val="1"/>
    </w:pPr>
    <w:rPr>
      <w:rFonts w:ascii="Cambria" w:eastAsia="Times New Roman" w:hAnsi="Cambria" w:cs="Times New Roman"/>
      <w:b/>
      <w:bCs/>
      <w:i/>
      <w:iCs/>
      <w:sz w:val="26"/>
      <w:szCs w:val="28"/>
    </w:rPr>
  </w:style>
  <w:style w:type="paragraph" w:styleId="Heading3">
    <w:name w:val="heading 3"/>
    <w:basedOn w:val="Normal"/>
    <w:next w:val="Normal"/>
    <w:link w:val="Heading3Char"/>
    <w:uiPriority w:val="9"/>
    <w:qFormat/>
    <w:rsid w:val="00215942"/>
    <w:pPr>
      <w:keepNext/>
      <w:spacing w:after="60"/>
      <w:outlineLvl w:val="2"/>
    </w:pPr>
    <w:rPr>
      <w:rFonts w:ascii="Cambria" w:eastAsia="Times New Roman" w:hAnsi="Cambria"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E57458"/>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semiHidden/>
    <w:unhideWhenUsed/>
    <w:rsid w:val="00E574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7458"/>
    <w:rPr>
      <w:rFonts w:ascii="Tahoma" w:hAnsi="Tahoma" w:cs="Tahoma"/>
      <w:sz w:val="16"/>
      <w:szCs w:val="16"/>
    </w:rPr>
  </w:style>
  <w:style w:type="paragraph" w:styleId="ListParagraph">
    <w:name w:val="List Paragraph"/>
    <w:basedOn w:val="Normal"/>
    <w:uiPriority w:val="34"/>
    <w:qFormat/>
    <w:rsid w:val="00E57458"/>
    <w:pPr>
      <w:ind w:left="720"/>
      <w:contextualSpacing/>
    </w:pPr>
  </w:style>
  <w:style w:type="table" w:styleId="TableGrid">
    <w:name w:val="Table Grid"/>
    <w:basedOn w:val="TableNormal"/>
    <w:uiPriority w:val="39"/>
    <w:rsid w:val="007D787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HTB">
    <w:name w:val="SH/TB"/>
    <w:basedOn w:val="Normal"/>
    <w:next w:val="Normal"/>
    <w:rsid w:val="000770EE"/>
    <w:pPr>
      <w:pBdr>
        <w:bottom w:val="single" w:sz="6" w:space="0" w:color="auto"/>
      </w:pBdr>
      <w:spacing w:before="130" w:after="0" w:line="200" w:lineRule="exact"/>
    </w:pPr>
    <w:rPr>
      <w:rFonts w:ascii="New York" w:eastAsia="Times New Roman" w:hAnsi="New York" w:cs="Times New Roman"/>
      <w:sz w:val="16"/>
      <w:szCs w:val="20"/>
    </w:rPr>
  </w:style>
  <w:style w:type="character" w:customStyle="1" w:styleId="Heading1Char">
    <w:name w:val="Heading 1 Char"/>
    <w:basedOn w:val="DefaultParagraphFont"/>
    <w:link w:val="Heading1"/>
    <w:uiPriority w:val="9"/>
    <w:rsid w:val="00215942"/>
    <w:rPr>
      <w:rFonts w:ascii="Cambria" w:eastAsia="Times New Roman" w:hAnsi="Cambria" w:cs="Times New Roman"/>
      <w:b/>
      <w:bCs/>
      <w:sz w:val="28"/>
      <w:szCs w:val="28"/>
    </w:rPr>
  </w:style>
  <w:style w:type="character" w:customStyle="1" w:styleId="Heading2Char">
    <w:name w:val="Heading 2 Char"/>
    <w:basedOn w:val="DefaultParagraphFont"/>
    <w:link w:val="Heading2"/>
    <w:uiPriority w:val="9"/>
    <w:rsid w:val="00215942"/>
    <w:rPr>
      <w:rFonts w:ascii="Cambria" w:eastAsia="Times New Roman" w:hAnsi="Cambria" w:cs="Times New Roman"/>
      <w:b/>
      <w:bCs/>
      <w:i/>
      <w:iCs/>
      <w:sz w:val="26"/>
      <w:szCs w:val="28"/>
    </w:rPr>
  </w:style>
  <w:style w:type="character" w:customStyle="1" w:styleId="Heading3Char">
    <w:name w:val="Heading 3 Char"/>
    <w:basedOn w:val="DefaultParagraphFont"/>
    <w:link w:val="Heading3"/>
    <w:uiPriority w:val="9"/>
    <w:rsid w:val="00215942"/>
    <w:rPr>
      <w:rFonts w:ascii="Cambria" w:eastAsia="Times New Roman" w:hAnsi="Cambria" w:cs="Times New Roman"/>
      <w:b/>
      <w:bCs/>
      <w:sz w:val="26"/>
      <w:szCs w:val="26"/>
    </w:rPr>
  </w:style>
  <w:style w:type="paragraph" w:customStyle="1" w:styleId="StyleBodyTextJustified">
    <w:name w:val="Style Body Text + Justified"/>
    <w:basedOn w:val="Normal"/>
    <w:rsid w:val="00215942"/>
    <w:pPr>
      <w:autoSpaceDE w:val="0"/>
      <w:autoSpaceDN w:val="0"/>
      <w:spacing w:after="120" w:line="480" w:lineRule="auto"/>
    </w:pPr>
    <w:rPr>
      <w:rFonts w:ascii="Times New Roman" w:eastAsia="Times New Roman" w:hAnsi="Times New Roman" w:cs="Times New Roman"/>
      <w:szCs w:val="24"/>
    </w:rPr>
  </w:style>
  <w:style w:type="paragraph" w:styleId="BodyText">
    <w:name w:val="Body Text"/>
    <w:basedOn w:val="Normal"/>
    <w:link w:val="BodyTextChar"/>
    <w:uiPriority w:val="99"/>
    <w:semiHidden/>
    <w:unhideWhenUsed/>
    <w:rsid w:val="00215942"/>
    <w:pPr>
      <w:spacing w:after="120"/>
    </w:pPr>
    <w:rPr>
      <w:rFonts w:ascii="Calibri" w:eastAsia="Calibri" w:hAnsi="Calibri" w:cs="Arial"/>
    </w:rPr>
  </w:style>
  <w:style w:type="character" w:customStyle="1" w:styleId="BodyTextChar">
    <w:name w:val="Body Text Char"/>
    <w:basedOn w:val="DefaultParagraphFont"/>
    <w:link w:val="BodyText"/>
    <w:uiPriority w:val="99"/>
    <w:semiHidden/>
    <w:rsid w:val="00215942"/>
    <w:rPr>
      <w:rFonts w:ascii="Calibri" w:eastAsia="Calibri" w:hAnsi="Calibri" w:cs="Arial"/>
    </w:rPr>
  </w:style>
  <w:style w:type="paragraph" w:customStyle="1" w:styleId="Heading2Used1">
    <w:name w:val="Heading 2 Used1"/>
    <w:basedOn w:val="Normal"/>
    <w:link w:val="Heading2Used1Char"/>
    <w:autoRedefine/>
    <w:rsid w:val="00215942"/>
    <w:pPr>
      <w:keepNext/>
      <w:spacing w:before="120" w:after="120" w:line="240" w:lineRule="auto"/>
      <w:outlineLvl w:val="1"/>
    </w:pPr>
    <w:rPr>
      <w:rFonts w:ascii="Times New Roman" w:eastAsia="PMingLiU" w:hAnsi="Times New Roman" w:cs="Times New Roman"/>
      <w:b/>
      <w:bCs/>
      <w:color w:val="000000"/>
      <w:sz w:val="28"/>
      <w:szCs w:val="28"/>
    </w:rPr>
  </w:style>
  <w:style w:type="character" w:customStyle="1" w:styleId="Heading2Used1Char">
    <w:name w:val="Heading 2 Used1 Char"/>
    <w:basedOn w:val="DefaultParagraphFont"/>
    <w:link w:val="Heading2Used1"/>
    <w:rsid w:val="00215942"/>
    <w:rPr>
      <w:rFonts w:ascii="Times New Roman" w:eastAsia="PMingLiU" w:hAnsi="Times New Roman" w:cs="Times New Roman"/>
      <w:b/>
      <w:bCs/>
      <w:color w:val="000000"/>
      <w:sz w:val="28"/>
      <w:szCs w:val="28"/>
    </w:rPr>
  </w:style>
  <w:style w:type="paragraph" w:styleId="NormalWeb">
    <w:name w:val="Normal (Web)"/>
    <w:basedOn w:val="Normal"/>
    <w:uiPriority w:val="99"/>
    <w:unhideWhenUsed/>
    <w:rsid w:val="00215942"/>
    <w:pPr>
      <w:spacing w:before="100" w:beforeAutospacing="1" w:after="100" w:afterAutospacing="1" w:line="240" w:lineRule="auto"/>
    </w:pPr>
    <w:rPr>
      <w:rFonts w:ascii="Times New Roman" w:eastAsia="Times New Roman" w:hAnsi="Times New Roman" w:cs="Times New Roman"/>
      <w:color w:val="000000"/>
      <w:szCs w:val="24"/>
    </w:rPr>
  </w:style>
  <w:style w:type="paragraph" w:styleId="Header">
    <w:name w:val="header"/>
    <w:basedOn w:val="Normal"/>
    <w:link w:val="HeaderChar"/>
    <w:uiPriority w:val="99"/>
    <w:unhideWhenUsed/>
    <w:rsid w:val="00215942"/>
    <w:pPr>
      <w:tabs>
        <w:tab w:val="center" w:pos="4680"/>
        <w:tab w:val="right" w:pos="9360"/>
      </w:tabs>
      <w:spacing w:after="0" w:line="240" w:lineRule="auto"/>
    </w:pPr>
    <w:rPr>
      <w:rFonts w:ascii="Calibri" w:eastAsia="Calibri" w:hAnsi="Calibri" w:cs="Arial"/>
    </w:rPr>
  </w:style>
  <w:style w:type="character" w:customStyle="1" w:styleId="HeaderChar">
    <w:name w:val="Header Char"/>
    <w:basedOn w:val="DefaultParagraphFont"/>
    <w:link w:val="Header"/>
    <w:uiPriority w:val="99"/>
    <w:rsid w:val="00215942"/>
    <w:rPr>
      <w:rFonts w:ascii="Calibri" w:eastAsia="Calibri" w:hAnsi="Calibri" w:cs="Arial"/>
    </w:rPr>
  </w:style>
  <w:style w:type="paragraph" w:styleId="Footer">
    <w:name w:val="footer"/>
    <w:basedOn w:val="Normal"/>
    <w:link w:val="FooterChar"/>
    <w:uiPriority w:val="99"/>
    <w:unhideWhenUsed/>
    <w:rsid w:val="00215942"/>
    <w:pPr>
      <w:tabs>
        <w:tab w:val="center" w:pos="4680"/>
        <w:tab w:val="right" w:pos="9360"/>
      </w:tabs>
      <w:spacing w:after="0" w:line="240" w:lineRule="auto"/>
    </w:pPr>
    <w:rPr>
      <w:rFonts w:ascii="Calibri" w:eastAsia="Calibri" w:hAnsi="Calibri" w:cs="Arial"/>
    </w:rPr>
  </w:style>
  <w:style w:type="character" w:customStyle="1" w:styleId="FooterChar">
    <w:name w:val="Footer Char"/>
    <w:basedOn w:val="DefaultParagraphFont"/>
    <w:link w:val="Footer"/>
    <w:uiPriority w:val="99"/>
    <w:rsid w:val="00215942"/>
    <w:rPr>
      <w:rFonts w:ascii="Calibri" w:eastAsia="Calibri" w:hAnsi="Calibri" w:cs="Arial"/>
    </w:rPr>
  </w:style>
  <w:style w:type="paragraph" w:customStyle="1" w:styleId="NormalJustified">
    <w:name w:val="Normal + Justified"/>
    <w:aliases w:val="Before:  5 pt,After:  5 pt,Line spacing:  Double"/>
    <w:basedOn w:val="Heading1"/>
    <w:rsid w:val="00215942"/>
    <w:pPr>
      <w:keepNext w:val="0"/>
      <w:keepLines w:val="0"/>
      <w:numPr>
        <w:numId w:val="1"/>
      </w:numPr>
      <w:spacing w:before="100" w:beforeAutospacing="1" w:after="100" w:afterAutospacing="1" w:line="480" w:lineRule="auto"/>
    </w:pPr>
    <w:rPr>
      <w:rFonts w:ascii="Times New Roman" w:eastAsia="PMingLiU" w:hAnsi="Times New Roman"/>
      <w:b w:val="0"/>
      <w:bCs w:val="0"/>
      <w:sz w:val="24"/>
      <w:szCs w:val="24"/>
      <w:u w:val="single"/>
    </w:rPr>
  </w:style>
  <w:style w:type="paragraph" w:styleId="Caption">
    <w:name w:val="caption"/>
    <w:basedOn w:val="Normal"/>
    <w:next w:val="Normal"/>
    <w:link w:val="CaptionChar"/>
    <w:qFormat/>
    <w:rsid w:val="00215942"/>
    <w:pPr>
      <w:autoSpaceDE w:val="0"/>
      <w:autoSpaceDN w:val="0"/>
      <w:spacing w:before="120" w:after="120" w:line="280" w:lineRule="atLeast"/>
    </w:pPr>
    <w:rPr>
      <w:rFonts w:ascii="Times New Roman" w:eastAsia="PMingLiU" w:hAnsi="Times New Roman" w:cs="Traditional Arabic"/>
      <w:b/>
      <w:bCs/>
      <w:color w:val="000000"/>
      <w:szCs w:val="24"/>
    </w:rPr>
  </w:style>
  <w:style w:type="character" w:customStyle="1" w:styleId="CaptionChar">
    <w:name w:val="Caption Char"/>
    <w:basedOn w:val="DefaultParagraphFont"/>
    <w:link w:val="Caption"/>
    <w:rsid w:val="00215942"/>
    <w:rPr>
      <w:rFonts w:ascii="Times New Roman" w:eastAsia="PMingLiU" w:hAnsi="Times New Roman" w:cs="Traditional Arabic"/>
      <w:b/>
      <w:bCs/>
      <w:color w:val="000000"/>
      <w:sz w:val="24"/>
      <w:szCs w:val="24"/>
    </w:rPr>
  </w:style>
  <w:style w:type="character" w:styleId="Strong">
    <w:name w:val="Strong"/>
    <w:basedOn w:val="DefaultParagraphFont"/>
    <w:qFormat/>
    <w:rsid w:val="00215942"/>
    <w:rPr>
      <w:b/>
      <w:bCs/>
    </w:rPr>
  </w:style>
  <w:style w:type="paragraph" w:styleId="Title">
    <w:name w:val="Title"/>
    <w:basedOn w:val="Normal"/>
    <w:next w:val="Normal"/>
    <w:link w:val="TitleChar"/>
    <w:uiPriority w:val="10"/>
    <w:qFormat/>
    <w:rsid w:val="00215942"/>
    <w:pPr>
      <w:spacing w:after="60"/>
      <w:jc w:val="center"/>
      <w:outlineLvl w:val="0"/>
    </w:pPr>
    <w:rPr>
      <w:rFonts w:ascii="Cambria" w:eastAsia="Times New Roman" w:hAnsi="Cambria" w:cs="Times New Roman"/>
      <w:b/>
      <w:bCs/>
      <w:kern w:val="28"/>
      <w:sz w:val="32"/>
      <w:szCs w:val="32"/>
    </w:rPr>
  </w:style>
  <w:style w:type="character" w:customStyle="1" w:styleId="TitleChar">
    <w:name w:val="Title Char"/>
    <w:basedOn w:val="DefaultParagraphFont"/>
    <w:link w:val="Title"/>
    <w:uiPriority w:val="10"/>
    <w:rsid w:val="00215942"/>
    <w:rPr>
      <w:rFonts w:ascii="Cambria" w:eastAsia="Times New Roman" w:hAnsi="Cambria" w:cs="Times New Roman"/>
      <w:b/>
      <w:bCs/>
      <w:kern w:val="28"/>
      <w:sz w:val="32"/>
      <w:szCs w:val="32"/>
    </w:rPr>
  </w:style>
  <w:style w:type="paragraph" w:styleId="TOCHeading">
    <w:name w:val="TOC Heading"/>
    <w:basedOn w:val="Heading1"/>
    <w:next w:val="Normal"/>
    <w:uiPriority w:val="39"/>
    <w:qFormat/>
    <w:rsid w:val="00215942"/>
    <w:pPr>
      <w:outlineLvl w:val="9"/>
    </w:pPr>
    <w:rPr>
      <w:color w:val="365F91"/>
    </w:rPr>
  </w:style>
  <w:style w:type="paragraph" w:styleId="TOC1">
    <w:name w:val="toc 1"/>
    <w:basedOn w:val="Normal"/>
    <w:next w:val="Normal"/>
    <w:autoRedefine/>
    <w:uiPriority w:val="39"/>
    <w:unhideWhenUsed/>
    <w:rsid w:val="00215942"/>
    <w:rPr>
      <w:rFonts w:ascii="Calibri" w:eastAsia="Calibri" w:hAnsi="Calibri" w:cs="Arial"/>
    </w:rPr>
  </w:style>
  <w:style w:type="paragraph" w:styleId="TOC3">
    <w:name w:val="toc 3"/>
    <w:basedOn w:val="Normal"/>
    <w:next w:val="Normal"/>
    <w:autoRedefine/>
    <w:uiPriority w:val="39"/>
    <w:unhideWhenUsed/>
    <w:rsid w:val="00215942"/>
    <w:pPr>
      <w:ind w:left="440"/>
    </w:pPr>
    <w:rPr>
      <w:rFonts w:ascii="Calibri" w:eastAsia="Calibri" w:hAnsi="Calibri" w:cs="Arial"/>
    </w:rPr>
  </w:style>
  <w:style w:type="character" w:styleId="Hyperlink">
    <w:name w:val="Hyperlink"/>
    <w:basedOn w:val="DefaultParagraphFont"/>
    <w:uiPriority w:val="99"/>
    <w:unhideWhenUsed/>
    <w:rsid w:val="00215942"/>
    <w:rPr>
      <w:color w:val="0000FF"/>
      <w:u w:val="single"/>
    </w:rPr>
  </w:style>
  <w:style w:type="paragraph" w:customStyle="1" w:styleId="References">
    <w:name w:val="References"/>
    <w:basedOn w:val="Normal"/>
    <w:rsid w:val="00215942"/>
    <w:pPr>
      <w:numPr>
        <w:numId w:val="2"/>
      </w:numPr>
      <w:autoSpaceDE w:val="0"/>
      <w:autoSpaceDN w:val="0"/>
      <w:spacing w:after="0" w:line="240" w:lineRule="auto"/>
    </w:pPr>
    <w:rPr>
      <w:rFonts w:ascii="Times New Roman" w:eastAsia="Times New Roman" w:hAnsi="Times New Roman" w:cs="Times New Roman"/>
      <w:sz w:val="16"/>
      <w:szCs w:val="16"/>
    </w:rPr>
  </w:style>
  <w:style w:type="paragraph" w:styleId="TOC2">
    <w:name w:val="toc 2"/>
    <w:basedOn w:val="Normal"/>
    <w:next w:val="Normal"/>
    <w:autoRedefine/>
    <w:uiPriority w:val="39"/>
    <w:unhideWhenUsed/>
    <w:rsid w:val="00CC6FA5"/>
    <w:pPr>
      <w:spacing w:after="100" w:line="259" w:lineRule="auto"/>
      <w:ind w:left="220"/>
    </w:pPr>
    <w:rPr>
      <w:rFonts w:cs="Times New Roman"/>
    </w:rPr>
  </w:style>
  <w:style w:type="table" w:customStyle="1" w:styleId="GridTable6ColorfulAccent5">
    <w:name w:val="Grid Table 6 Colorful Accent 5"/>
    <w:basedOn w:val="TableNormal"/>
    <w:uiPriority w:val="51"/>
    <w:pPr>
      <w:spacing w:after="0" w:line="240" w:lineRule="auto"/>
    </w:pPr>
    <w:rPr>
      <w:color w:val="31849B" w:themeColor="accent5" w:themeShade="BF"/>
    </w:rPr>
    <w:tblPr>
      <w:tblStyleRowBandSize w:val="1"/>
      <w:tblStyleColBandSize w:val="1"/>
      <w:tblInd w:w="0" w:type="dxa"/>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CellMar>
        <w:top w:w="0" w:type="dxa"/>
        <w:left w:w="108" w:type="dxa"/>
        <w:bottom w:w="0" w:type="dxa"/>
        <w:right w:w="108" w:type="dxa"/>
      </w:tblCellMar>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FollowedHyperlink">
    <w:name w:val="FollowedHyperlink"/>
    <w:basedOn w:val="DefaultParagraphFont"/>
    <w:uiPriority w:val="99"/>
    <w:semiHidden/>
    <w:unhideWhenUsed/>
    <w:rsid w:val="0092265B"/>
    <w:rPr>
      <w:color w:val="800080" w:themeColor="followedHyperlink"/>
      <w:u w:val="single"/>
    </w:rPr>
  </w:style>
  <w:style w:type="table" w:customStyle="1" w:styleId="GridTable5DarkAccent1">
    <w:name w:val="Grid Table 5 Dark Accent 1"/>
    <w:basedOn w:val="TableNormal"/>
    <w:uiPriority w:val="50"/>
    <w:rsid w:val="000A6CA8"/>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4Accent1">
    <w:name w:val="Grid Table 4 Accent 1"/>
    <w:basedOn w:val="TableNormal"/>
    <w:uiPriority w:val="49"/>
    <w:rsid w:val="000A6CA8"/>
    <w:pPr>
      <w:spacing w:after="0" w:line="240" w:lineRule="auto"/>
    </w:p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TableofFigures">
    <w:name w:val="table of figures"/>
    <w:basedOn w:val="Normal"/>
    <w:next w:val="Normal"/>
    <w:uiPriority w:val="99"/>
    <w:unhideWhenUsed/>
    <w:rsid w:val="002D187B"/>
    <w:pPr>
      <w:spacing w:after="0"/>
    </w:pPr>
  </w:style>
  <w:style w:type="paragraph" w:customStyle="1" w:styleId="paragraph">
    <w:name w:val="paragraph"/>
    <w:basedOn w:val="Normal"/>
    <w:rsid w:val="00144A74"/>
    <w:pPr>
      <w:spacing w:before="100" w:beforeAutospacing="1" w:after="100" w:afterAutospacing="1" w:line="240" w:lineRule="auto"/>
    </w:pPr>
    <w:rPr>
      <w:rFonts w:ascii="Times New Roman" w:eastAsia="Times New Roman" w:hAnsi="Times New Roman" w:cs="Times New Roman"/>
      <w:szCs w:val="24"/>
      <w:lang w:val="en-GB" w:eastAsia="en-GB"/>
    </w:rPr>
  </w:style>
  <w:style w:type="character" w:customStyle="1" w:styleId="normaltextrun">
    <w:name w:val="normaltextrun"/>
    <w:basedOn w:val="DefaultParagraphFont"/>
    <w:rsid w:val="00144A74"/>
  </w:style>
  <w:style w:type="character" w:customStyle="1" w:styleId="eop">
    <w:name w:val="eop"/>
    <w:basedOn w:val="DefaultParagraphFont"/>
    <w:rsid w:val="00144A74"/>
  </w:style>
  <w:style w:type="character" w:customStyle="1" w:styleId="UnresolvedMention1">
    <w:name w:val="Unresolved Mention1"/>
    <w:basedOn w:val="DefaultParagraphFont"/>
    <w:uiPriority w:val="99"/>
    <w:semiHidden/>
    <w:unhideWhenUsed/>
    <w:rsid w:val="00EC62E7"/>
    <w:rPr>
      <w:color w:val="605E5C"/>
      <w:shd w:val="clear" w:color="auto" w:fill="E1DFDD"/>
    </w:rPr>
  </w:style>
  <w:style w:type="character" w:customStyle="1" w:styleId="UnresolvedMention">
    <w:name w:val="Unresolved Mention"/>
    <w:basedOn w:val="DefaultParagraphFont"/>
    <w:uiPriority w:val="99"/>
    <w:semiHidden/>
    <w:unhideWhenUsed/>
    <w:rsid w:val="00CE29F0"/>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4B5F"/>
    <w:pPr>
      <w:spacing w:before="240"/>
      <w:jc w:val="both"/>
    </w:pPr>
    <w:rPr>
      <w:rFonts w:asciiTheme="majorBidi" w:hAnsiTheme="majorBidi"/>
      <w:sz w:val="24"/>
    </w:rPr>
  </w:style>
  <w:style w:type="paragraph" w:styleId="Heading1">
    <w:name w:val="heading 1"/>
    <w:basedOn w:val="Normal"/>
    <w:next w:val="Normal"/>
    <w:link w:val="Heading1Char"/>
    <w:uiPriority w:val="9"/>
    <w:qFormat/>
    <w:rsid w:val="00215942"/>
    <w:pPr>
      <w:keepNext/>
      <w:keepLines/>
      <w:spacing w:before="480" w:after="0"/>
      <w:outlineLvl w:val="0"/>
    </w:pPr>
    <w:rPr>
      <w:rFonts w:ascii="Cambria" w:eastAsia="Times New Roman" w:hAnsi="Cambria" w:cs="Times New Roman"/>
      <w:b/>
      <w:bCs/>
      <w:sz w:val="28"/>
      <w:szCs w:val="28"/>
    </w:rPr>
  </w:style>
  <w:style w:type="paragraph" w:styleId="Heading2">
    <w:name w:val="heading 2"/>
    <w:basedOn w:val="Normal"/>
    <w:next w:val="Normal"/>
    <w:link w:val="Heading2Char"/>
    <w:uiPriority w:val="9"/>
    <w:qFormat/>
    <w:rsid w:val="00215942"/>
    <w:pPr>
      <w:keepNext/>
      <w:spacing w:after="60"/>
      <w:outlineLvl w:val="1"/>
    </w:pPr>
    <w:rPr>
      <w:rFonts w:ascii="Cambria" w:eastAsia="Times New Roman" w:hAnsi="Cambria" w:cs="Times New Roman"/>
      <w:b/>
      <w:bCs/>
      <w:i/>
      <w:iCs/>
      <w:sz w:val="26"/>
      <w:szCs w:val="28"/>
    </w:rPr>
  </w:style>
  <w:style w:type="paragraph" w:styleId="Heading3">
    <w:name w:val="heading 3"/>
    <w:basedOn w:val="Normal"/>
    <w:next w:val="Normal"/>
    <w:link w:val="Heading3Char"/>
    <w:uiPriority w:val="9"/>
    <w:qFormat/>
    <w:rsid w:val="00215942"/>
    <w:pPr>
      <w:keepNext/>
      <w:spacing w:after="60"/>
      <w:outlineLvl w:val="2"/>
    </w:pPr>
    <w:rPr>
      <w:rFonts w:ascii="Cambria" w:eastAsia="Times New Roman" w:hAnsi="Cambria"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E57458"/>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semiHidden/>
    <w:unhideWhenUsed/>
    <w:rsid w:val="00E574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7458"/>
    <w:rPr>
      <w:rFonts w:ascii="Tahoma" w:hAnsi="Tahoma" w:cs="Tahoma"/>
      <w:sz w:val="16"/>
      <w:szCs w:val="16"/>
    </w:rPr>
  </w:style>
  <w:style w:type="paragraph" w:styleId="ListParagraph">
    <w:name w:val="List Paragraph"/>
    <w:basedOn w:val="Normal"/>
    <w:uiPriority w:val="34"/>
    <w:qFormat/>
    <w:rsid w:val="00E57458"/>
    <w:pPr>
      <w:ind w:left="720"/>
      <w:contextualSpacing/>
    </w:pPr>
  </w:style>
  <w:style w:type="table" w:styleId="TableGrid">
    <w:name w:val="Table Grid"/>
    <w:basedOn w:val="TableNormal"/>
    <w:uiPriority w:val="39"/>
    <w:rsid w:val="007D787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HTB">
    <w:name w:val="SH/TB"/>
    <w:basedOn w:val="Normal"/>
    <w:next w:val="Normal"/>
    <w:rsid w:val="000770EE"/>
    <w:pPr>
      <w:pBdr>
        <w:bottom w:val="single" w:sz="6" w:space="0" w:color="auto"/>
      </w:pBdr>
      <w:spacing w:before="130" w:after="0" w:line="200" w:lineRule="exact"/>
    </w:pPr>
    <w:rPr>
      <w:rFonts w:ascii="New York" w:eastAsia="Times New Roman" w:hAnsi="New York" w:cs="Times New Roman"/>
      <w:sz w:val="16"/>
      <w:szCs w:val="20"/>
    </w:rPr>
  </w:style>
  <w:style w:type="character" w:customStyle="1" w:styleId="Heading1Char">
    <w:name w:val="Heading 1 Char"/>
    <w:basedOn w:val="DefaultParagraphFont"/>
    <w:link w:val="Heading1"/>
    <w:uiPriority w:val="9"/>
    <w:rsid w:val="00215942"/>
    <w:rPr>
      <w:rFonts w:ascii="Cambria" w:eastAsia="Times New Roman" w:hAnsi="Cambria" w:cs="Times New Roman"/>
      <w:b/>
      <w:bCs/>
      <w:sz w:val="28"/>
      <w:szCs w:val="28"/>
    </w:rPr>
  </w:style>
  <w:style w:type="character" w:customStyle="1" w:styleId="Heading2Char">
    <w:name w:val="Heading 2 Char"/>
    <w:basedOn w:val="DefaultParagraphFont"/>
    <w:link w:val="Heading2"/>
    <w:uiPriority w:val="9"/>
    <w:rsid w:val="00215942"/>
    <w:rPr>
      <w:rFonts w:ascii="Cambria" w:eastAsia="Times New Roman" w:hAnsi="Cambria" w:cs="Times New Roman"/>
      <w:b/>
      <w:bCs/>
      <w:i/>
      <w:iCs/>
      <w:sz w:val="26"/>
      <w:szCs w:val="28"/>
    </w:rPr>
  </w:style>
  <w:style w:type="character" w:customStyle="1" w:styleId="Heading3Char">
    <w:name w:val="Heading 3 Char"/>
    <w:basedOn w:val="DefaultParagraphFont"/>
    <w:link w:val="Heading3"/>
    <w:uiPriority w:val="9"/>
    <w:rsid w:val="00215942"/>
    <w:rPr>
      <w:rFonts w:ascii="Cambria" w:eastAsia="Times New Roman" w:hAnsi="Cambria" w:cs="Times New Roman"/>
      <w:b/>
      <w:bCs/>
      <w:sz w:val="26"/>
      <w:szCs w:val="26"/>
    </w:rPr>
  </w:style>
  <w:style w:type="paragraph" w:customStyle="1" w:styleId="StyleBodyTextJustified">
    <w:name w:val="Style Body Text + Justified"/>
    <w:basedOn w:val="Normal"/>
    <w:rsid w:val="00215942"/>
    <w:pPr>
      <w:autoSpaceDE w:val="0"/>
      <w:autoSpaceDN w:val="0"/>
      <w:spacing w:after="120" w:line="480" w:lineRule="auto"/>
    </w:pPr>
    <w:rPr>
      <w:rFonts w:ascii="Times New Roman" w:eastAsia="Times New Roman" w:hAnsi="Times New Roman" w:cs="Times New Roman"/>
      <w:szCs w:val="24"/>
    </w:rPr>
  </w:style>
  <w:style w:type="paragraph" w:styleId="BodyText">
    <w:name w:val="Body Text"/>
    <w:basedOn w:val="Normal"/>
    <w:link w:val="BodyTextChar"/>
    <w:uiPriority w:val="99"/>
    <w:semiHidden/>
    <w:unhideWhenUsed/>
    <w:rsid w:val="00215942"/>
    <w:pPr>
      <w:spacing w:after="120"/>
    </w:pPr>
    <w:rPr>
      <w:rFonts w:ascii="Calibri" w:eastAsia="Calibri" w:hAnsi="Calibri" w:cs="Arial"/>
    </w:rPr>
  </w:style>
  <w:style w:type="character" w:customStyle="1" w:styleId="BodyTextChar">
    <w:name w:val="Body Text Char"/>
    <w:basedOn w:val="DefaultParagraphFont"/>
    <w:link w:val="BodyText"/>
    <w:uiPriority w:val="99"/>
    <w:semiHidden/>
    <w:rsid w:val="00215942"/>
    <w:rPr>
      <w:rFonts w:ascii="Calibri" w:eastAsia="Calibri" w:hAnsi="Calibri" w:cs="Arial"/>
    </w:rPr>
  </w:style>
  <w:style w:type="paragraph" w:customStyle="1" w:styleId="Heading2Used1">
    <w:name w:val="Heading 2 Used1"/>
    <w:basedOn w:val="Normal"/>
    <w:link w:val="Heading2Used1Char"/>
    <w:autoRedefine/>
    <w:rsid w:val="00215942"/>
    <w:pPr>
      <w:keepNext/>
      <w:spacing w:before="120" w:after="120" w:line="240" w:lineRule="auto"/>
      <w:outlineLvl w:val="1"/>
    </w:pPr>
    <w:rPr>
      <w:rFonts w:ascii="Times New Roman" w:eastAsia="PMingLiU" w:hAnsi="Times New Roman" w:cs="Times New Roman"/>
      <w:b/>
      <w:bCs/>
      <w:color w:val="000000"/>
      <w:sz w:val="28"/>
      <w:szCs w:val="28"/>
    </w:rPr>
  </w:style>
  <w:style w:type="character" w:customStyle="1" w:styleId="Heading2Used1Char">
    <w:name w:val="Heading 2 Used1 Char"/>
    <w:basedOn w:val="DefaultParagraphFont"/>
    <w:link w:val="Heading2Used1"/>
    <w:rsid w:val="00215942"/>
    <w:rPr>
      <w:rFonts w:ascii="Times New Roman" w:eastAsia="PMingLiU" w:hAnsi="Times New Roman" w:cs="Times New Roman"/>
      <w:b/>
      <w:bCs/>
      <w:color w:val="000000"/>
      <w:sz w:val="28"/>
      <w:szCs w:val="28"/>
    </w:rPr>
  </w:style>
  <w:style w:type="paragraph" w:styleId="NormalWeb">
    <w:name w:val="Normal (Web)"/>
    <w:basedOn w:val="Normal"/>
    <w:uiPriority w:val="99"/>
    <w:unhideWhenUsed/>
    <w:rsid w:val="00215942"/>
    <w:pPr>
      <w:spacing w:before="100" w:beforeAutospacing="1" w:after="100" w:afterAutospacing="1" w:line="240" w:lineRule="auto"/>
    </w:pPr>
    <w:rPr>
      <w:rFonts w:ascii="Times New Roman" w:eastAsia="Times New Roman" w:hAnsi="Times New Roman" w:cs="Times New Roman"/>
      <w:color w:val="000000"/>
      <w:szCs w:val="24"/>
    </w:rPr>
  </w:style>
  <w:style w:type="paragraph" w:styleId="Header">
    <w:name w:val="header"/>
    <w:basedOn w:val="Normal"/>
    <w:link w:val="HeaderChar"/>
    <w:uiPriority w:val="99"/>
    <w:unhideWhenUsed/>
    <w:rsid w:val="00215942"/>
    <w:pPr>
      <w:tabs>
        <w:tab w:val="center" w:pos="4680"/>
        <w:tab w:val="right" w:pos="9360"/>
      </w:tabs>
      <w:spacing w:after="0" w:line="240" w:lineRule="auto"/>
    </w:pPr>
    <w:rPr>
      <w:rFonts w:ascii="Calibri" w:eastAsia="Calibri" w:hAnsi="Calibri" w:cs="Arial"/>
    </w:rPr>
  </w:style>
  <w:style w:type="character" w:customStyle="1" w:styleId="HeaderChar">
    <w:name w:val="Header Char"/>
    <w:basedOn w:val="DefaultParagraphFont"/>
    <w:link w:val="Header"/>
    <w:uiPriority w:val="99"/>
    <w:rsid w:val="00215942"/>
    <w:rPr>
      <w:rFonts w:ascii="Calibri" w:eastAsia="Calibri" w:hAnsi="Calibri" w:cs="Arial"/>
    </w:rPr>
  </w:style>
  <w:style w:type="paragraph" w:styleId="Footer">
    <w:name w:val="footer"/>
    <w:basedOn w:val="Normal"/>
    <w:link w:val="FooterChar"/>
    <w:uiPriority w:val="99"/>
    <w:unhideWhenUsed/>
    <w:rsid w:val="00215942"/>
    <w:pPr>
      <w:tabs>
        <w:tab w:val="center" w:pos="4680"/>
        <w:tab w:val="right" w:pos="9360"/>
      </w:tabs>
      <w:spacing w:after="0" w:line="240" w:lineRule="auto"/>
    </w:pPr>
    <w:rPr>
      <w:rFonts w:ascii="Calibri" w:eastAsia="Calibri" w:hAnsi="Calibri" w:cs="Arial"/>
    </w:rPr>
  </w:style>
  <w:style w:type="character" w:customStyle="1" w:styleId="FooterChar">
    <w:name w:val="Footer Char"/>
    <w:basedOn w:val="DefaultParagraphFont"/>
    <w:link w:val="Footer"/>
    <w:uiPriority w:val="99"/>
    <w:rsid w:val="00215942"/>
    <w:rPr>
      <w:rFonts w:ascii="Calibri" w:eastAsia="Calibri" w:hAnsi="Calibri" w:cs="Arial"/>
    </w:rPr>
  </w:style>
  <w:style w:type="paragraph" w:customStyle="1" w:styleId="NormalJustified">
    <w:name w:val="Normal + Justified"/>
    <w:aliases w:val="Before:  5 pt,After:  5 pt,Line spacing:  Double"/>
    <w:basedOn w:val="Heading1"/>
    <w:rsid w:val="00215942"/>
    <w:pPr>
      <w:keepNext w:val="0"/>
      <w:keepLines w:val="0"/>
      <w:numPr>
        <w:numId w:val="1"/>
      </w:numPr>
      <w:spacing w:before="100" w:beforeAutospacing="1" w:after="100" w:afterAutospacing="1" w:line="480" w:lineRule="auto"/>
    </w:pPr>
    <w:rPr>
      <w:rFonts w:ascii="Times New Roman" w:eastAsia="PMingLiU" w:hAnsi="Times New Roman"/>
      <w:b w:val="0"/>
      <w:bCs w:val="0"/>
      <w:sz w:val="24"/>
      <w:szCs w:val="24"/>
      <w:u w:val="single"/>
    </w:rPr>
  </w:style>
  <w:style w:type="paragraph" w:styleId="Caption">
    <w:name w:val="caption"/>
    <w:basedOn w:val="Normal"/>
    <w:next w:val="Normal"/>
    <w:link w:val="CaptionChar"/>
    <w:qFormat/>
    <w:rsid w:val="00215942"/>
    <w:pPr>
      <w:autoSpaceDE w:val="0"/>
      <w:autoSpaceDN w:val="0"/>
      <w:spacing w:before="120" w:after="120" w:line="280" w:lineRule="atLeast"/>
    </w:pPr>
    <w:rPr>
      <w:rFonts w:ascii="Times New Roman" w:eastAsia="PMingLiU" w:hAnsi="Times New Roman" w:cs="Traditional Arabic"/>
      <w:b/>
      <w:bCs/>
      <w:color w:val="000000"/>
      <w:szCs w:val="24"/>
    </w:rPr>
  </w:style>
  <w:style w:type="character" w:customStyle="1" w:styleId="CaptionChar">
    <w:name w:val="Caption Char"/>
    <w:basedOn w:val="DefaultParagraphFont"/>
    <w:link w:val="Caption"/>
    <w:rsid w:val="00215942"/>
    <w:rPr>
      <w:rFonts w:ascii="Times New Roman" w:eastAsia="PMingLiU" w:hAnsi="Times New Roman" w:cs="Traditional Arabic"/>
      <w:b/>
      <w:bCs/>
      <w:color w:val="000000"/>
      <w:sz w:val="24"/>
      <w:szCs w:val="24"/>
    </w:rPr>
  </w:style>
  <w:style w:type="character" w:styleId="Strong">
    <w:name w:val="Strong"/>
    <w:basedOn w:val="DefaultParagraphFont"/>
    <w:qFormat/>
    <w:rsid w:val="00215942"/>
    <w:rPr>
      <w:b/>
      <w:bCs/>
    </w:rPr>
  </w:style>
  <w:style w:type="paragraph" w:styleId="Title">
    <w:name w:val="Title"/>
    <w:basedOn w:val="Normal"/>
    <w:next w:val="Normal"/>
    <w:link w:val="TitleChar"/>
    <w:uiPriority w:val="10"/>
    <w:qFormat/>
    <w:rsid w:val="00215942"/>
    <w:pPr>
      <w:spacing w:after="60"/>
      <w:jc w:val="center"/>
      <w:outlineLvl w:val="0"/>
    </w:pPr>
    <w:rPr>
      <w:rFonts w:ascii="Cambria" w:eastAsia="Times New Roman" w:hAnsi="Cambria" w:cs="Times New Roman"/>
      <w:b/>
      <w:bCs/>
      <w:kern w:val="28"/>
      <w:sz w:val="32"/>
      <w:szCs w:val="32"/>
    </w:rPr>
  </w:style>
  <w:style w:type="character" w:customStyle="1" w:styleId="TitleChar">
    <w:name w:val="Title Char"/>
    <w:basedOn w:val="DefaultParagraphFont"/>
    <w:link w:val="Title"/>
    <w:uiPriority w:val="10"/>
    <w:rsid w:val="00215942"/>
    <w:rPr>
      <w:rFonts w:ascii="Cambria" w:eastAsia="Times New Roman" w:hAnsi="Cambria" w:cs="Times New Roman"/>
      <w:b/>
      <w:bCs/>
      <w:kern w:val="28"/>
      <w:sz w:val="32"/>
      <w:szCs w:val="32"/>
    </w:rPr>
  </w:style>
  <w:style w:type="paragraph" w:styleId="TOCHeading">
    <w:name w:val="TOC Heading"/>
    <w:basedOn w:val="Heading1"/>
    <w:next w:val="Normal"/>
    <w:uiPriority w:val="39"/>
    <w:qFormat/>
    <w:rsid w:val="00215942"/>
    <w:pPr>
      <w:outlineLvl w:val="9"/>
    </w:pPr>
    <w:rPr>
      <w:color w:val="365F91"/>
    </w:rPr>
  </w:style>
  <w:style w:type="paragraph" w:styleId="TOC1">
    <w:name w:val="toc 1"/>
    <w:basedOn w:val="Normal"/>
    <w:next w:val="Normal"/>
    <w:autoRedefine/>
    <w:uiPriority w:val="39"/>
    <w:unhideWhenUsed/>
    <w:rsid w:val="00215942"/>
    <w:rPr>
      <w:rFonts w:ascii="Calibri" w:eastAsia="Calibri" w:hAnsi="Calibri" w:cs="Arial"/>
    </w:rPr>
  </w:style>
  <w:style w:type="paragraph" w:styleId="TOC3">
    <w:name w:val="toc 3"/>
    <w:basedOn w:val="Normal"/>
    <w:next w:val="Normal"/>
    <w:autoRedefine/>
    <w:uiPriority w:val="39"/>
    <w:unhideWhenUsed/>
    <w:rsid w:val="00215942"/>
    <w:pPr>
      <w:ind w:left="440"/>
    </w:pPr>
    <w:rPr>
      <w:rFonts w:ascii="Calibri" w:eastAsia="Calibri" w:hAnsi="Calibri" w:cs="Arial"/>
    </w:rPr>
  </w:style>
  <w:style w:type="character" w:styleId="Hyperlink">
    <w:name w:val="Hyperlink"/>
    <w:basedOn w:val="DefaultParagraphFont"/>
    <w:uiPriority w:val="99"/>
    <w:unhideWhenUsed/>
    <w:rsid w:val="00215942"/>
    <w:rPr>
      <w:color w:val="0000FF"/>
      <w:u w:val="single"/>
    </w:rPr>
  </w:style>
  <w:style w:type="paragraph" w:customStyle="1" w:styleId="References">
    <w:name w:val="References"/>
    <w:basedOn w:val="Normal"/>
    <w:rsid w:val="00215942"/>
    <w:pPr>
      <w:numPr>
        <w:numId w:val="2"/>
      </w:numPr>
      <w:autoSpaceDE w:val="0"/>
      <w:autoSpaceDN w:val="0"/>
      <w:spacing w:after="0" w:line="240" w:lineRule="auto"/>
    </w:pPr>
    <w:rPr>
      <w:rFonts w:ascii="Times New Roman" w:eastAsia="Times New Roman" w:hAnsi="Times New Roman" w:cs="Times New Roman"/>
      <w:sz w:val="16"/>
      <w:szCs w:val="16"/>
    </w:rPr>
  </w:style>
  <w:style w:type="paragraph" w:styleId="TOC2">
    <w:name w:val="toc 2"/>
    <w:basedOn w:val="Normal"/>
    <w:next w:val="Normal"/>
    <w:autoRedefine/>
    <w:uiPriority w:val="39"/>
    <w:unhideWhenUsed/>
    <w:rsid w:val="00CC6FA5"/>
    <w:pPr>
      <w:spacing w:after="100" w:line="259" w:lineRule="auto"/>
      <w:ind w:left="220"/>
    </w:pPr>
    <w:rPr>
      <w:rFonts w:cs="Times New Roman"/>
    </w:rPr>
  </w:style>
  <w:style w:type="table" w:customStyle="1" w:styleId="GridTable6ColorfulAccent5">
    <w:name w:val="Grid Table 6 Colorful Accent 5"/>
    <w:basedOn w:val="TableNormal"/>
    <w:uiPriority w:val="51"/>
    <w:pPr>
      <w:spacing w:after="0" w:line="240" w:lineRule="auto"/>
    </w:pPr>
    <w:rPr>
      <w:color w:val="31849B" w:themeColor="accent5" w:themeShade="BF"/>
    </w:rPr>
    <w:tblPr>
      <w:tblStyleRowBandSize w:val="1"/>
      <w:tblStyleColBandSize w:val="1"/>
      <w:tblInd w:w="0" w:type="dxa"/>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CellMar>
        <w:top w:w="0" w:type="dxa"/>
        <w:left w:w="108" w:type="dxa"/>
        <w:bottom w:w="0" w:type="dxa"/>
        <w:right w:w="108" w:type="dxa"/>
      </w:tblCellMar>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FollowedHyperlink">
    <w:name w:val="FollowedHyperlink"/>
    <w:basedOn w:val="DefaultParagraphFont"/>
    <w:uiPriority w:val="99"/>
    <w:semiHidden/>
    <w:unhideWhenUsed/>
    <w:rsid w:val="0092265B"/>
    <w:rPr>
      <w:color w:val="800080" w:themeColor="followedHyperlink"/>
      <w:u w:val="single"/>
    </w:rPr>
  </w:style>
  <w:style w:type="table" w:customStyle="1" w:styleId="GridTable5DarkAccent1">
    <w:name w:val="Grid Table 5 Dark Accent 1"/>
    <w:basedOn w:val="TableNormal"/>
    <w:uiPriority w:val="50"/>
    <w:rsid w:val="000A6CA8"/>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4Accent1">
    <w:name w:val="Grid Table 4 Accent 1"/>
    <w:basedOn w:val="TableNormal"/>
    <w:uiPriority w:val="49"/>
    <w:rsid w:val="000A6CA8"/>
    <w:pPr>
      <w:spacing w:after="0" w:line="240" w:lineRule="auto"/>
    </w:p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TableofFigures">
    <w:name w:val="table of figures"/>
    <w:basedOn w:val="Normal"/>
    <w:next w:val="Normal"/>
    <w:uiPriority w:val="99"/>
    <w:unhideWhenUsed/>
    <w:rsid w:val="002D187B"/>
    <w:pPr>
      <w:spacing w:after="0"/>
    </w:pPr>
  </w:style>
  <w:style w:type="paragraph" w:customStyle="1" w:styleId="paragraph">
    <w:name w:val="paragraph"/>
    <w:basedOn w:val="Normal"/>
    <w:rsid w:val="00144A74"/>
    <w:pPr>
      <w:spacing w:before="100" w:beforeAutospacing="1" w:after="100" w:afterAutospacing="1" w:line="240" w:lineRule="auto"/>
    </w:pPr>
    <w:rPr>
      <w:rFonts w:ascii="Times New Roman" w:eastAsia="Times New Roman" w:hAnsi="Times New Roman" w:cs="Times New Roman"/>
      <w:szCs w:val="24"/>
      <w:lang w:val="en-GB" w:eastAsia="en-GB"/>
    </w:rPr>
  </w:style>
  <w:style w:type="character" w:customStyle="1" w:styleId="normaltextrun">
    <w:name w:val="normaltextrun"/>
    <w:basedOn w:val="DefaultParagraphFont"/>
    <w:rsid w:val="00144A74"/>
  </w:style>
  <w:style w:type="character" w:customStyle="1" w:styleId="eop">
    <w:name w:val="eop"/>
    <w:basedOn w:val="DefaultParagraphFont"/>
    <w:rsid w:val="00144A74"/>
  </w:style>
  <w:style w:type="character" w:customStyle="1" w:styleId="UnresolvedMention1">
    <w:name w:val="Unresolved Mention1"/>
    <w:basedOn w:val="DefaultParagraphFont"/>
    <w:uiPriority w:val="99"/>
    <w:semiHidden/>
    <w:unhideWhenUsed/>
    <w:rsid w:val="00EC62E7"/>
    <w:rPr>
      <w:color w:val="605E5C"/>
      <w:shd w:val="clear" w:color="auto" w:fill="E1DFDD"/>
    </w:rPr>
  </w:style>
  <w:style w:type="character" w:customStyle="1" w:styleId="UnresolvedMention">
    <w:name w:val="Unresolved Mention"/>
    <w:basedOn w:val="DefaultParagraphFont"/>
    <w:uiPriority w:val="99"/>
    <w:semiHidden/>
    <w:unhideWhenUsed/>
    <w:rsid w:val="00CE29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56838">
      <w:bodyDiv w:val="1"/>
      <w:marLeft w:val="0"/>
      <w:marRight w:val="0"/>
      <w:marTop w:val="0"/>
      <w:marBottom w:val="0"/>
      <w:divBdr>
        <w:top w:val="none" w:sz="0" w:space="0" w:color="auto"/>
        <w:left w:val="none" w:sz="0" w:space="0" w:color="auto"/>
        <w:bottom w:val="none" w:sz="0" w:space="0" w:color="auto"/>
        <w:right w:val="none" w:sz="0" w:space="0" w:color="auto"/>
      </w:divBdr>
    </w:div>
    <w:div w:id="194581067">
      <w:bodyDiv w:val="1"/>
      <w:marLeft w:val="0"/>
      <w:marRight w:val="0"/>
      <w:marTop w:val="0"/>
      <w:marBottom w:val="0"/>
      <w:divBdr>
        <w:top w:val="none" w:sz="0" w:space="0" w:color="auto"/>
        <w:left w:val="none" w:sz="0" w:space="0" w:color="auto"/>
        <w:bottom w:val="none" w:sz="0" w:space="0" w:color="auto"/>
        <w:right w:val="none" w:sz="0" w:space="0" w:color="auto"/>
      </w:divBdr>
      <w:divsChild>
        <w:div w:id="1853109922">
          <w:marLeft w:val="0"/>
          <w:marRight w:val="0"/>
          <w:marTop w:val="0"/>
          <w:marBottom w:val="0"/>
          <w:divBdr>
            <w:top w:val="none" w:sz="0" w:space="0" w:color="auto"/>
            <w:left w:val="none" w:sz="0" w:space="0" w:color="auto"/>
            <w:bottom w:val="none" w:sz="0" w:space="0" w:color="auto"/>
            <w:right w:val="none" w:sz="0" w:space="0" w:color="auto"/>
          </w:divBdr>
          <w:divsChild>
            <w:div w:id="1026255932">
              <w:marLeft w:val="0"/>
              <w:marRight w:val="0"/>
              <w:marTop w:val="0"/>
              <w:marBottom w:val="0"/>
              <w:divBdr>
                <w:top w:val="none" w:sz="0" w:space="0" w:color="auto"/>
                <w:left w:val="none" w:sz="0" w:space="0" w:color="auto"/>
                <w:bottom w:val="none" w:sz="0" w:space="0" w:color="auto"/>
                <w:right w:val="none" w:sz="0" w:space="0" w:color="auto"/>
              </w:divBdr>
              <w:divsChild>
                <w:div w:id="1953856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66269">
      <w:bodyDiv w:val="1"/>
      <w:marLeft w:val="0"/>
      <w:marRight w:val="0"/>
      <w:marTop w:val="0"/>
      <w:marBottom w:val="0"/>
      <w:divBdr>
        <w:top w:val="none" w:sz="0" w:space="0" w:color="auto"/>
        <w:left w:val="none" w:sz="0" w:space="0" w:color="auto"/>
        <w:bottom w:val="none" w:sz="0" w:space="0" w:color="auto"/>
        <w:right w:val="none" w:sz="0" w:space="0" w:color="auto"/>
      </w:divBdr>
    </w:div>
    <w:div w:id="321592969">
      <w:bodyDiv w:val="1"/>
      <w:marLeft w:val="0"/>
      <w:marRight w:val="0"/>
      <w:marTop w:val="0"/>
      <w:marBottom w:val="0"/>
      <w:divBdr>
        <w:top w:val="none" w:sz="0" w:space="0" w:color="auto"/>
        <w:left w:val="none" w:sz="0" w:space="0" w:color="auto"/>
        <w:bottom w:val="none" w:sz="0" w:space="0" w:color="auto"/>
        <w:right w:val="none" w:sz="0" w:space="0" w:color="auto"/>
      </w:divBdr>
    </w:div>
    <w:div w:id="323551641">
      <w:bodyDiv w:val="1"/>
      <w:marLeft w:val="0"/>
      <w:marRight w:val="0"/>
      <w:marTop w:val="0"/>
      <w:marBottom w:val="0"/>
      <w:divBdr>
        <w:top w:val="none" w:sz="0" w:space="0" w:color="auto"/>
        <w:left w:val="none" w:sz="0" w:space="0" w:color="auto"/>
        <w:bottom w:val="none" w:sz="0" w:space="0" w:color="auto"/>
        <w:right w:val="none" w:sz="0" w:space="0" w:color="auto"/>
      </w:divBdr>
      <w:divsChild>
        <w:div w:id="279535427">
          <w:marLeft w:val="0"/>
          <w:marRight w:val="0"/>
          <w:marTop w:val="0"/>
          <w:marBottom w:val="0"/>
          <w:divBdr>
            <w:top w:val="none" w:sz="0" w:space="0" w:color="auto"/>
            <w:left w:val="none" w:sz="0" w:space="0" w:color="auto"/>
            <w:bottom w:val="none" w:sz="0" w:space="0" w:color="auto"/>
            <w:right w:val="none" w:sz="0" w:space="0" w:color="auto"/>
          </w:divBdr>
          <w:divsChild>
            <w:div w:id="1067533554">
              <w:marLeft w:val="0"/>
              <w:marRight w:val="0"/>
              <w:marTop w:val="0"/>
              <w:marBottom w:val="0"/>
              <w:divBdr>
                <w:top w:val="none" w:sz="0" w:space="0" w:color="auto"/>
                <w:left w:val="none" w:sz="0" w:space="0" w:color="auto"/>
                <w:bottom w:val="none" w:sz="0" w:space="0" w:color="auto"/>
                <w:right w:val="none" w:sz="0" w:space="0" w:color="auto"/>
              </w:divBdr>
            </w:div>
          </w:divsChild>
        </w:div>
        <w:div w:id="400835265">
          <w:marLeft w:val="0"/>
          <w:marRight w:val="0"/>
          <w:marTop w:val="0"/>
          <w:marBottom w:val="0"/>
          <w:divBdr>
            <w:top w:val="none" w:sz="0" w:space="0" w:color="auto"/>
            <w:left w:val="none" w:sz="0" w:space="0" w:color="auto"/>
            <w:bottom w:val="none" w:sz="0" w:space="0" w:color="auto"/>
            <w:right w:val="none" w:sz="0" w:space="0" w:color="auto"/>
          </w:divBdr>
          <w:divsChild>
            <w:div w:id="156962270">
              <w:marLeft w:val="0"/>
              <w:marRight w:val="0"/>
              <w:marTop w:val="0"/>
              <w:marBottom w:val="0"/>
              <w:divBdr>
                <w:top w:val="none" w:sz="0" w:space="0" w:color="auto"/>
                <w:left w:val="none" w:sz="0" w:space="0" w:color="auto"/>
                <w:bottom w:val="none" w:sz="0" w:space="0" w:color="auto"/>
                <w:right w:val="none" w:sz="0" w:space="0" w:color="auto"/>
              </w:divBdr>
            </w:div>
          </w:divsChild>
        </w:div>
        <w:div w:id="648633370">
          <w:marLeft w:val="0"/>
          <w:marRight w:val="0"/>
          <w:marTop w:val="0"/>
          <w:marBottom w:val="0"/>
          <w:divBdr>
            <w:top w:val="none" w:sz="0" w:space="0" w:color="auto"/>
            <w:left w:val="none" w:sz="0" w:space="0" w:color="auto"/>
            <w:bottom w:val="none" w:sz="0" w:space="0" w:color="auto"/>
            <w:right w:val="none" w:sz="0" w:space="0" w:color="auto"/>
          </w:divBdr>
          <w:divsChild>
            <w:div w:id="301617292">
              <w:marLeft w:val="0"/>
              <w:marRight w:val="0"/>
              <w:marTop w:val="0"/>
              <w:marBottom w:val="0"/>
              <w:divBdr>
                <w:top w:val="none" w:sz="0" w:space="0" w:color="auto"/>
                <w:left w:val="none" w:sz="0" w:space="0" w:color="auto"/>
                <w:bottom w:val="none" w:sz="0" w:space="0" w:color="auto"/>
                <w:right w:val="none" w:sz="0" w:space="0" w:color="auto"/>
              </w:divBdr>
            </w:div>
          </w:divsChild>
        </w:div>
        <w:div w:id="746028050">
          <w:marLeft w:val="0"/>
          <w:marRight w:val="0"/>
          <w:marTop w:val="0"/>
          <w:marBottom w:val="0"/>
          <w:divBdr>
            <w:top w:val="none" w:sz="0" w:space="0" w:color="auto"/>
            <w:left w:val="none" w:sz="0" w:space="0" w:color="auto"/>
            <w:bottom w:val="none" w:sz="0" w:space="0" w:color="auto"/>
            <w:right w:val="none" w:sz="0" w:space="0" w:color="auto"/>
          </w:divBdr>
          <w:divsChild>
            <w:div w:id="1143277236">
              <w:marLeft w:val="0"/>
              <w:marRight w:val="0"/>
              <w:marTop w:val="0"/>
              <w:marBottom w:val="0"/>
              <w:divBdr>
                <w:top w:val="none" w:sz="0" w:space="0" w:color="auto"/>
                <w:left w:val="none" w:sz="0" w:space="0" w:color="auto"/>
                <w:bottom w:val="none" w:sz="0" w:space="0" w:color="auto"/>
                <w:right w:val="none" w:sz="0" w:space="0" w:color="auto"/>
              </w:divBdr>
            </w:div>
          </w:divsChild>
        </w:div>
        <w:div w:id="858205876">
          <w:marLeft w:val="0"/>
          <w:marRight w:val="0"/>
          <w:marTop w:val="0"/>
          <w:marBottom w:val="0"/>
          <w:divBdr>
            <w:top w:val="none" w:sz="0" w:space="0" w:color="auto"/>
            <w:left w:val="none" w:sz="0" w:space="0" w:color="auto"/>
            <w:bottom w:val="none" w:sz="0" w:space="0" w:color="auto"/>
            <w:right w:val="none" w:sz="0" w:space="0" w:color="auto"/>
          </w:divBdr>
          <w:divsChild>
            <w:div w:id="993068731">
              <w:marLeft w:val="0"/>
              <w:marRight w:val="0"/>
              <w:marTop w:val="0"/>
              <w:marBottom w:val="0"/>
              <w:divBdr>
                <w:top w:val="none" w:sz="0" w:space="0" w:color="auto"/>
                <w:left w:val="none" w:sz="0" w:space="0" w:color="auto"/>
                <w:bottom w:val="none" w:sz="0" w:space="0" w:color="auto"/>
                <w:right w:val="none" w:sz="0" w:space="0" w:color="auto"/>
              </w:divBdr>
            </w:div>
          </w:divsChild>
        </w:div>
        <w:div w:id="1191721771">
          <w:marLeft w:val="0"/>
          <w:marRight w:val="0"/>
          <w:marTop w:val="0"/>
          <w:marBottom w:val="0"/>
          <w:divBdr>
            <w:top w:val="none" w:sz="0" w:space="0" w:color="auto"/>
            <w:left w:val="none" w:sz="0" w:space="0" w:color="auto"/>
            <w:bottom w:val="none" w:sz="0" w:space="0" w:color="auto"/>
            <w:right w:val="none" w:sz="0" w:space="0" w:color="auto"/>
          </w:divBdr>
          <w:divsChild>
            <w:div w:id="96609014">
              <w:marLeft w:val="0"/>
              <w:marRight w:val="0"/>
              <w:marTop w:val="0"/>
              <w:marBottom w:val="0"/>
              <w:divBdr>
                <w:top w:val="none" w:sz="0" w:space="0" w:color="auto"/>
                <w:left w:val="none" w:sz="0" w:space="0" w:color="auto"/>
                <w:bottom w:val="none" w:sz="0" w:space="0" w:color="auto"/>
                <w:right w:val="none" w:sz="0" w:space="0" w:color="auto"/>
              </w:divBdr>
            </w:div>
          </w:divsChild>
        </w:div>
        <w:div w:id="1338313672">
          <w:marLeft w:val="0"/>
          <w:marRight w:val="0"/>
          <w:marTop w:val="0"/>
          <w:marBottom w:val="0"/>
          <w:divBdr>
            <w:top w:val="none" w:sz="0" w:space="0" w:color="auto"/>
            <w:left w:val="none" w:sz="0" w:space="0" w:color="auto"/>
            <w:bottom w:val="none" w:sz="0" w:space="0" w:color="auto"/>
            <w:right w:val="none" w:sz="0" w:space="0" w:color="auto"/>
          </w:divBdr>
          <w:divsChild>
            <w:div w:id="1817448581">
              <w:marLeft w:val="0"/>
              <w:marRight w:val="0"/>
              <w:marTop w:val="0"/>
              <w:marBottom w:val="0"/>
              <w:divBdr>
                <w:top w:val="none" w:sz="0" w:space="0" w:color="auto"/>
                <w:left w:val="none" w:sz="0" w:space="0" w:color="auto"/>
                <w:bottom w:val="none" w:sz="0" w:space="0" w:color="auto"/>
                <w:right w:val="none" w:sz="0" w:space="0" w:color="auto"/>
              </w:divBdr>
            </w:div>
          </w:divsChild>
        </w:div>
        <w:div w:id="1504861538">
          <w:marLeft w:val="0"/>
          <w:marRight w:val="0"/>
          <w:marTop w:val="0"/>
          <w:marBottom w:val="0"/>
          <w:divBdr>
            <w:top w:val="none" w:sz="0" w:space="0" w:color="auto"/>
            <w:left w:val="none" w:sz="0" w:space="0" w:color="auto"/>
            <w:bottom w:val="none" w:sz="0" w:space="0" w:color="auto"/>
            <w:right w:val="none" w:sz="0" w:space="0" w:color="auto"/>
          </w:divBdr>
          <w:divsChild>
            <w:div w:id="2047174128">
              <w:marLeft w:val="0"/>
              <w:marRight w:val="0"/>
              <w:marTop w:val="0"/>
              <w:marBottom w:val="0"/>
              <w:divBdr>
                <w:top w:val="none" w:sz="0" w:space="0" w:color="auto"/>
                <w:left w:val="none" w:sz="0" w:space="0" w:color="auto"/>
                <w:bottom w:val="none" w:sz="0" w:space="0" w:color="auto"/>
                <w:right w:val="none" w:sz="0" w:space="0" w:color="auto"/>
              </w:divBdr>
            </w:div>
          </w:divsChild>
        </w:div>
        <w:div w:id="1755514460">
          <w:marLeft w:val="0"/>
          <w:marRight w:val="0"/>
          <w:marTop w:val="0"/>
          <w:marBottom w:val="0"/>
          <w:divBdr>
            <w:top w:val="none" w:sz="0" w:space="0" w:color="auto"/>
            <w:left w:val="none" w:sz="0" w:space="0" w:color="auto"/>
            <w:bottom w:val="none" w:sz="0" w:space="0" w:color="auto"/>
            <w:right w:val="none" w:sz="0" w:space="0" w:color="auto"/>
          </w:divBdr>
          <w:divsChild>
            <w:div w:id="2011641709">
              <w:marLeft w:val="0"/>
              <w:marRight w:val="0"/>
              <w:marTop w:val="0"/>
              <w:marBottom w:val="0"/>
              <w:divBdr>
                <w:top w:val="none" w:sz="0" w:space="0" w:color="auto"/>
                <w:left w:val="none" w:sz="0" w:space="0" w:color="auto"/>
                <w:bottom w:val="none" w:sz="0" w:space="0" w:color="auto"/>
                <w:right w:val="none" w:sz="0" w:space="0" w:color="auto"/>
              </w:divBdr>
            </w:div>
          </w:divsChild>
        </w:div>
        <w:div w:id="1862745930">
          <w:marLeft w:val="0"/>
          <w:marRight w:val="0"/>
          <w:marTop w:val="0"/>
          <w:marBottom w:val="0"/>
          <w:divBdr>
            <w:top w:val="none" w:sz="0" w:space="0" w:color="auto"/>
            <w:left w:val="none" w:sz="0" w:space="0" w:color="auto"/>
            <w:bottom w:val="none" w:sz="0" w:space="0" w:color="auto"/>
            <w:right w:val="none" w:sz="0" w:space="0" w:color="auto"/>
          </w:divBdr>
          <w:divsChild>
            <w:div w:id="1568762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357573">
      <w:bodyDiv w:val="1"/>
      <w:marLeft w:val="0"/>
      <w:marRight w:val="0"/>
      <w:marTop w:val="0"/>
      <w:marBottom w:val="0"/>
      <w:divBdr>
        <w:top w:val="none" w:sz="0" w:space="0" w:color="auto"/>
        <w:left w:val="none" w:sz="0" w:space="0" w:color="auto"/>
        <w:bottom w:val="none" w:sz="0" w:space="0" w:color="auto"/>
        <w:right w:val="none" w:sz="0" w:space="0" w:color="auto"/>
      </w:divBdr>
    </w:div>
    <w:div w:id="874121533">
      <w:bodyDiv w:val="1"/>
      <w:marLeft w:val="0"/>
      <w:marRight w:val="0"/>
      <w:marTop w:val="0"/>
      <w:marBottom w:val="0"/>
      <w:divBdr>
        <w:top w:val="none" w:sz="0" w:space="0" w:color="auto"/>
        <w:left w:val="none" w:sz="0" w:space="0" w:color="auto"/>
        <w:bottom w:val="none" w:sz="0" w:space="0" w:color="auto"/>
        <w:right w:val="none" w:sz="0" w:space="0" w:color="auto"/>
      </w:divBdr>
    </w:div>
    <w:div w:id="1611159578">
      <w:bodyDiv w:val="1"/>
      <w:marLeft w:val="0"/>
      <w:marRight w:val="0"/>
      <w:marTop w:val="0"/>
      <w:marBottom w:val="0"/>
      <w:divBdr>
        <w:top w:val="none" w:sz="0" w:space="0" w:color="auto"/>
        <w:left w:val="none" w:sz="0" w:space="0" w:color="auto"/>
        <w:bottom w:val="none" w:sz="0" w:space="0" w:color="auto"/>
        <w:right w:val="none" w:sz="0" w:space="0" w:color="auto"/>
      </w:divBdr>
      <w:divsChild>
        <w:div w:id="74740610">
          <w:marLeft w:val="0"/>
          <w:marRight w:val="0"/>
          <w:marTop w:val="0"/>
          <w:marBottom w:val="0"/>
          <w:divBdr>
            <w:top w:val="none" w:sz="0" w:space="0" w:color="auto"/>
            <w:left w:val="none" w:sz="0" w:space="0" w:color="auto"/>
            <w:bottom w:val="none" w:sz="0" w:space="0" w:color="auto"/>
            <w:right w:val="none" w:sz="0" w:space="0" w:color="auto"/>
          </w:divBdr>
          <w:divsChild>
            <w:div w:id="1911766607">
              <w:marLeft w:val="0"/>
              <w:marRight w:val="0"/>
              <w:marTop w:val="0"/>
              <w:marBottom w:val="0"/>
              <w:divBdr>
                <w:top w:val="none" w:sz="0" w:space="0" w:color="auto"/>
                <w:left w:val="none" w:sz="0" w:space="0" w:color="auto"/>
                <w:bottom w:val="none" w:sz="0" w:space="0" w:color="auto"/>
                <w:right w:val="none" w:sz="0" w:space="0" w:color="auto"/>
              </w:divBdr>
              <w:divsChild>
                <w:div w:id="2046783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3439">
      <w:bodyDiv w:val="1"/>
      <w:marLeft w:val="0"/>
      <w:marRight w:val="0"/>
      <w:marTop w:val="0"/>
      <w:marBottom w:val="0"/>
      <w:divBdr>
        <w:top w:val="none" w:sz="0" w:space="0" w:color="auto"/>
        <w:left w:val="none" w:sz="0" w:space="0" w:color="auto"/>
        <w:bottom w:val="none" w:sz="0" w:space="0" w:color="auto"/>
        <w:right w:val="none" w:sz="0" w:space="0" w:color="auto"/>
      </w:divBdr>
    </w:div>
    <w:div w:id="19841136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F1A036D2FCF424481DAC660F1D44708" ma:contentTypeVersion="13" ma:contentTypeDescription="Create a new document." ma:contentTypeScope="" ma:versionID="c0d439fe61aaa00f4897b6f3c67d3b75">
  <xsd:schema xmlns:xsd="http://www.w3.org/2001/XMLSchema" xmlns:xs="http://www.w3.org/2001/XMLSchema" xmlns:p="http://schemas.microsoft.com/office/2006/metadata/properties" xmlns:ns3="6aaba87a-c2a4-40f0-9cb5-d7f670fbfc37" xmlns:ns4="7b23d870-b077-4b02-be38-15b8b75f0ca0" targetNamespace="http://schemas.microsoft.com/office/2006/metadata/properties" ma:root="true" ma:fieldsID="b6c3392899b7b2a7c9709b63176026a3" ns3:_="" ns4:_="">
    <xsd:import namespace="6aaba87a-c2a4-40f0-9cb5-d7f670fbfc37"/>
    <xsd:import namespace="7b23d870-b077-4b02-be38-15b8b75f0ca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4:SharedWithUsers" minOccurs="0"/>
                <xsd:element ref="ns4:SharedWithDetails" minOccurs="0"/>
                <xsd:element ref="ns4:SharingHintHash"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aaba87a-c2a4-40f0-9cb5-d7f670fbfc37"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b23d870-b077-4b02-be38-15b8b75f0ca0"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BCDDCC9-745A-4C79-9D5E-F73304534D1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aaba87a-c2a4-40f0-9cb5-d7f670fbfc37"/>
    <ds:schemaRef ds:uri="7b23d870-b077-4b02-be38-15b8b75f0ca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A88E245-E4B7-43E7-A47B-B9D83A3D294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C44197B-A1B4-4529-8847-9CB8D7C7B8CA}">
  <ds:schemaRefs>
    <ds:schemaRef ds:uri="http://schemas.microsoft.com/sharepoint/v3/contenttype/forms"/>
  </ds:schemaRefs>
</ds:datastoreItem>
</file>

<file path=customXml/itemProps4.xml><?xml version="1.0" encoding="utf-8"?>
<ds:datastoreItem xmlns:ds="http://schemas.openxmlformats.org/officeDocument/2006/customXml" ds:itemID="{4279346D-4D45-4FB5-A310-FC5D35BC3F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3743</Words>
  <Characters>21341</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50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jeeb Ahmad Khan</dc:creator>
  <cp:lastModifiedBy>HP</cp:lastModifiedBy>
  <cp:revision>2</cp:revision>
  <dcterms:created xsi:type="dcterms:W3CDTF">2023-06-20T15:23:00Z</dcterms:created>
  <dcterms:modified xsi:type="dcterms:W3CDTF">2023-06-20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F1A036D2FCF424481DAC660F1D44708</vt:lpwstr>
  </property>
  <property fmtid="{D5CDD505-2E9C-101B-9397-08002B2CF9AE}" pid="3" name="Mendeley Document_1">
    <vt:lpwstr>True</vt:lpwstr>
  </property>
  <property fmtid="{D5CDD505-2E9C-101B-9397-08002B2CF9AE}" pid="4" name="Mendeley Unique User Id_1">
    <vt:lpwstr>c282c594-a637-36be-a2d8-8e36f0355a54</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